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w:t>
      </w:r>
      <w:proofErr w:type="gramStart"/>
      <w:r w:rsidRPr="00CF5836">
        <w:rPr>
          <w:rFonts w:ascii="Helvetica" w:eastAsia="MS Mincho" w:hAnsi="Helvetica"/>
        </w:rPr>
        <w:t>are able to</w:t>
      </w:r>
      <w:proofErr w:type="gramEnd"/>
      <w:r w:rsidRPr="00CF5836">
        <w:rPr>
          <w:rFonts w:ascii="Helvetica" w:eastAsia="MS Mincho" w:hAnsi="Helvetica"/>
        </w:rPr>
        <w:t xml:space="preserve">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B1EA250"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2011973D" w14:textId="49B3B267" w:rsidR="000E3E2A" w:rsidRDefault="00713369" w:rsidP="000E3E2A">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ins w:id="0" w:author="Wilke, Claus O" w:date="2018-10-10T00:14:00Z">
        <w:r w:rsidR="00B52EDB">
          <w:rPr>
            <w:rFonts w:ascii="Helvetica" w:hAnsi="Helvetica"/>
          </w:rPr>
          <w:t xml:space="preserve"> organisms</w:t>
        </w:r>
      </w:ins>
      <w:r w:rsidR="00441461">
        <w:rPr>
          <w:rFonts w:ascii="Helvetica" w:hAnsi="Helvetica"/>
        </w:rPr>
        <w:t xml:space="preserve"> </w:t>
      </w:r>
      <w:commentRangeStart w:id="1"/>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w:t>
      </w:r>
      <w:commentRangeEnd w:id="1"/>
      <w:r w:rsidR="00B52EDB">
        <w:rPr>
          <w:rStyle w:val="CommentReference"/>
        </w:rPr>
        <w:commentReference w:id="1"/>
      </w:r>
      <w:del w:id="2" w:author="Wilke, Claus O" w:date="2018-10-10T00:14:00Z">
        <w:r w:rsidR="009F6163" w:rsidRPr="00477CC4" w:rsidDel="00B52EDB">
          <w:rPr>
            <w:rFonts w:ascii="Helvetica" w:hAnsi="Helvetica"/>
          </w:rPr>
          <w:delText xml:space="preserve">organisms </w:delText>
        </w:r>
      </w:del>
      <w:r w:rsidR="009F6163" w:rsidRPr="00477CC4">
        <w:rPr>
          <w:rFonts w:ascii="Helvetica" w:hAnsi="Helvetica"/>
        </w:rPr>
        <w:t>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gene</w:t>
      </w:r>
      <w:r w:rsidR="00385473">
        <w:rPr>
          <w:rFonts w:ascii="Helvetica" w:hAnsi="Helvetica"/>
        </w:rPr>
        <w:t xml:space="preserve"> and expression diversity</w:t>
      </w:r>
      <w:r w:rsidR="001C0A6D">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sidR="001C0A6D">
        <w:rPr>
          <w:rFonts w:ascii="Helvetica" w:hAnsi="Helvetica"/>
        </w:rPr>
        <w:t>.</w:t>
      </w:r>
      <w:r>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bookmarkStart w:id="3" w:name="_GoBack"/>
      <w:bookmarkEnd w:id="3"/>
    </w:p>
    <w:p w14:paraId="332812D8" w14:textId="4E3D9E47"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ins w:id="4" w:author="Wilke, Claus O" w:date="2018-09-26T21:30:00Z">
        <w:r w:rsidR="00F44206">
          <w:rPr>
            <w:rFonts w:ascii="Helvetica" w:hAnsi="Helvetica"/>
          </w:rPr>
          <w:t xml:space="preserve"> to</w:t>
        </w:r>
      </w:ins>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r w:rsidR="00372904">
        <w:rPr>
          <w:rFonts w:ascii="Helvetica" w:hAnsi="Helvetica"/>
        </w:rPr>
        <w:t xml:space="preserve">for example to </w:t>
      </w:r>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11C7C317"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6E2E070"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4E8B43E0"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g four parameters</w:t>
      </w:r>
      <w:r w:rsidR="00B11C78">
        <w:rPr>
          <w:rFonts w:ascii="Helvetica" w:hAnsi="Helvetica"/>
        </w:rPr>
        <w:t>: carbon source, growth phase, Na</w:t>
      </w:r>
      <w:r w:rsidR="00B11C78" w:rsidRPr="00133991">
        <w:rPr>
          <w:rFonts w:ascii="Helvetica" w:hAnsi="Helvetica"/>
          <w:vertAlign w:val="superscript"/>
        </w:rPr>
        <w:t>+</w:t>
      </w:r>
      <w:r w:rsidR="00B11C78">
        <w:rPr>
          <w:rFonts w:ascii="Helvetica" w:hAnsi="Helvetica"/>
        </w:rPr>
        <w:t xml:space="preserve"> concentration</w:t>
      </w:r>
      <w:ins w:id="5" w:author="Wilke, Claus O" w:date="2018-10-10T00:17:00Z">
        <w:r w:rsidR="00B52EDB">
          <w:rPr>
            <w:rFonts w:ascii="Helvetica" w:hAnsi="Helvetica"/>
          </w:rPr>
          <w:t>,</w:t>
        </w:r>
      </w:ins>
      <w:r w:rsidR="00B11C78">
        <w:rPr>
          <w:rFonts w:ascii="Helvetica" w:hAnsi="Helvetica"/>
        </w:rPr>
        <w:t xml:space="preserve"> and Mg</w:t>
      </w:r>
      <w:r w:rsidR="00B11C78">
        <w:rPr>
          <w:rFonts w:ascii="Helvetica" w:hAnsi="Helvetica"/>
          <w:vertAlign w:val="superscript"/>
        </w:rPr>
        <w:t xml:space="preserve">2+ </w:t>
      </w:r>
      <w:r w:rsidR="00B11C78">
        <w:rPr>
          <w:rFonts w:ascii="Helvetica" w:hAnsi="Helvetica"/>
        </w:rPr>
        <w:t>concentration.</w:t>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ins w:id="6" w:author="Wilke, Claus O" w:date="2018-09-26T21:34:00Z">
        <w:r w:rsidR="00967541">
          <w:rPr>
            <w:rFonts w:ascii="Helvetica" w:hAnsi="Helvetica"/>
          </w:rPr>
          <w:t>work</w:t>
        </w:r>
      </w:ins>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w:t>
      </w:r>
      <w:r w:rsidR="00B32C0A">
        <w:rPr>
          <w:rFonts w:ascii="Helvetica" w:hAnsi="Helvetica"/>
        </w:rPr>
        <w:t xml:space="preserve"> </w:t>
      </w:r>
      <w:r w:rsidR="00B32C0A">
        <w:rPr>
          <w:rFonts w:ascii="Helvetica" w:hAnsi="Helvetica"/>
        </w:rPr>
        <w:fldChar w:fldCharType="begin"/>
      </w:r>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B32C0A">
        <w:rPr>
          <w:rFonts w:ascii="Helvetica" w:hAnsi="Helvetica"/>
        </w:rPr>
        <w:fldChar w:fldCharType="separate"/>
      </w:r>
      <w:r w:rsidR="00B32C0A">
        <w:rPr>
          <w:rFonts w:ascii="Helvetica" w:hAnsi="Helvetica"/>
        </w:rPr>
        <w:t>[35,36]</w:t>
      </w:r>
      <w:r w:rsidR="00B32C0A">
        <w:rPr>
          <w:rFonts w:ascii="Helvetica" w:hAnsi="Helvetica"/>
        </w:rPr>
        <w:fldChar w:fldCharType="end"/>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0FA230C2" w:rsidR="005E485E"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w:t>
      </w:r>
      <w:ins w:id="7" w:author="Wilke, Claus O" w:date="2018-10-10T00:25:00Z">
        <w:r w:rsidR="00FD7160">
          <w:rPr>
            <w:rFonts w:ascii="Helvetica" w:hAnsi="Helvetica"/>
          </w:rPr>
          <w:t>,</w:t>
        </w:r>
      </w:ins>
      <w:r w:rsidR="005E485E">
        <w:rPr>
          <w:rFonts w:ascii="Helvetica" w:hAnsi="Helvetica"/>
        </w:rPr>
        <w:t xml:space="preserve"> to reduce the dimensionality of the data (see Materials and Methods for details). We analyzed the top 10 genes contributing to the dominant principal components (PC1 and PC2, in both mRNA and protein datasets) and found that they all have </w:t>
      </w:r>
      <w:proofErr w:type="spellStart"/>
      <w:r w:rsidR="005E485E">
        <w:rPr>
          <w:rFonts w:ascii="Helvetica" w:hAnsi="Helvetica"/>
        </w:rPr>
        <w:t>orthologs</w:t>
      </w:r>
      <w:proofErr w:type="spellEnd"/>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xml:space="preserve">), with the protein datasets particularly consisting of </w:t>
      </w:r>
      <w:commentRangeStart w:id="8"/>
      <w:r w:rsidR="005E485E">
        <w:rPr>
          <w:rFonts w:ascii="Helvetica" w:hAnsi="Helvetica"/>
        </w:rPr>
        <w:t>several</w:t>
      </w:r>
      <w:commentRangeEnd w:id="8"/>
      <w:r w:rsidR="00395364">
        <w:rPr>
          <w:rStyle w:val="CommentReference"/>
        </w:rPr>
        <w:commentReference w:id="8"/>
      </w:r>
      <w:r w:rsidR="005E485E">
        <w:rPr>
          <w:rFonts w:ascii="Helvetica" w:hAnsi="Helvetica"/>
        </w:rPr>
        <w:t xml:space="preserve"> important chaperones (</w:t>
      </w:r>
      <w:proofErr w:type="spellStart"/>
      <w:r w:rsidR="005E485E" w:rsidRPr="005E485E">
        <w:rPr>
          <w:rFonts w:ascii="Helvetica" w:hAnsi="Helvetica"/>
          <w:i/>
        </w:rPr>
        <w:t>dnaK</w:t>
      </w:r>
      <w:proofErr w:type="spellEnd"/>
      <w:r w:rsidR="005E485E">
        <w:rPr>
          <w:rFonts w:ascii="Helvetica" w:hAnsi="Helvetica"/>
        </w:rPr>
        <w:t xml:space="preserve"> and </w:t>
      </w:r>
      <w:proofErr w:type="spellStart"/>
      <w:r w:rsidR="005E485E" w:rsidRPr="005E485E">
        <w:rPr>
          <w:rFonts w:ascii="Helvetica" w:hAnsi="Helvetica"/>
          <w:i/>
        </w:rPr>
        <w:t>groEL</w:t>
      </w:r>
      <w:proofErr w:type="spellEnd"/>
      <w:r w:rsidR="005E485E">
        <w:rPr>
          <w:rFonts w:ascii="Helvetica" w:hAnsi="Helvetica"/>
        </w:rPr>
        <w:t xml:space="preserve">). </w:t>
      </w:r>
    </w:p>
    <w:p w14:paraId="416417A0" w14:textId="77777777" w:rsidR="005E485E" w:rsidRDefault="005E485E" w:rsidP="009722B0">
      <w:pPr>
        <w:spacing w:line="360" w:lineRule="auto"/>
        <w:rPr>
          <w:rFonts w:ascii="Helvetica" w:hAnsi="Helvetica"/>
        </w:rPr>
      </w:pPr>
    </w:p>
    <w:p w14:paraId="08F50F9D" w14:textId="417D5212" w:rsidR="00893A54" w:rsidDel="00047D98" w:rsidRDefault="00512337" w:rsidP="009722B0">
      <w:pPr>
        <w:spacing w:line="360" w:lineRule="auto"/>
        <w:rPr>
          <w:del w:id="9" w:author="Wilke, Claus O" w:date="2018-10-10T00:24:00Z"/>
          <w:rFonts w:ascii="Helvetica" w:hAnsi="Helvetica"/>
        </w:rPr>
      </w:pPr>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 xml:space="preserve">optimized </w:t>
      </w:r>
      <w:proofErr w:type="spellStart"/>
      <w:r w:rsidR="006F2CC4">
        <w:rPr>
          <w:rFonts w:ascii="Helvetica" w:hAnsi="Helvetica"/>
        </w:rPr>
        <w:t>hyperparameters</w:t>
      </w:r>
      <w:proofErr w:type="spellEnd"/>
      <w:r w:rsidR="006F2CC4">
        <w:rPr>
          <w:rFonts w:ascii="Helvetica" w:hAnsi="Helvetica"/>
        </w:rPr>
        <w:t xml:space="preserve">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proofErr w:type="spellStart"/>
      <w:r w:rsidR="009A2190">
        <w:rPr>
          <w:rFonts w:ascii="Helvetica" w:hAnsi="Helvetica"/>
        </w:rPr>
        <w:t>hyperparameters</w:t>
      </w:r>
      <w:proofErr w:type="spellEnd"/>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predictions on the test dataset using the optimized </w:t>
      </w:r>
      <w:proofErr w:type="spellStart"/>
      <w:r w:rsidR="009A2190">
        <w:rPr>
          <w:rFonts w:ascii="Helvetica" w:hAnsi="Helvetica"/>
        </w:rPr>
        <w:t>hyperparameters</w:t>
      </w:r>
      <w:proofErr w:type="spellEnd"/>
      <w:r w:rsidR="009A2190">
        <w:rPr>
          <w:rFonts w:ascii="Helvetica" w:hAnsi="Helvetica"/>
        </w:rPr>
        <w:t xml:space="preserve">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to </w:t>
      </w:r>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 test set accuracies</w:t>
      </w:r>
      <w:r w:rsidR="009722B0" w:rsidRPr="00180B75">
        <w:rPr>
          <w:rFonts w:ascii="Helvetica" w:hAnsi="Helvetica"/>
        </w:rPr>
        <w:t>.</w:t>
      </w:r>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r w:rsidR="009722B0">
        <w:rPr>
          <w:rFonts w:ascii="Helvetica" w:hAnsi="Helvetica"/>
        </w:rPr>
        <w:t>Materials and Methods.</w:t>
      </w:r>
      <w:r w:rsidR="00893A54">
        <w:rPr>
          <w:rFonts w:ascii="Helvetica" w:hAnsi="Helvetica"/>
        </w:rPr>
        <w:t xml:space="preserve"> </w:t>
      </w:r>
    </w:p>
    <w:p w14:paraId="4958DC53" w14:textId="77777777" w:rsidR="00893A54" w:rsidRDefault="00893A54" w:rsidP="009722B0">
      <w:pPr>
        <w:spacing w:line="360" w:lineRule="auto"/>
        <w:rPr>
          <w:rFonts w:ascii="Helvetica" w:hAnsi="Helvetica"/>
        </w:rPr>
      </w:pP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129EF968"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proofErr w:type="gramStart"/>
      <w:r w:rsidR="00EA25AA">
        <w:rPr>
          <w:rFonts w:ascii="Helvetica" w:hAnsi="Helvetica"/>
        </w:rPr>
        <w:t>particular strengths</w:t>
      </w:r>
      <w:proofErr w:type="gramEnd"/>
      <w:r w:rsidR="00EA25AA">
        <w:rPr>
          <w:rFonts w:ascii="Helvetica" w:hAnsi="Helvetica"/>
        </w:rPr>
        <w:t xml:space="preserve">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2E9ED9A"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749B0">
        <w:rPr>
          <w:rFonts w:ascii="Helvetica" w:hAnsi="Helvetica"/>
        </w:rPr>
        <w:t>. We</w:t>
      </w:r>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w:t>
      </w:r>
      <w:proofErr w:type="gramStart"/>
      <w:r>
        <w:rPr>
          <w:rFonts w:ascii="Helvetica" w:hAnsi="Helvetica"/>
        </w:rPr>
        <w:t>the majority of</w:t>
      </w:r>
      <w:proofErr w:type="gramEnd"/>
      <w:r>
        <w:rPr>
          <w:rFonts w:ascii="Helvetica" w:hAnsi="Helvetica"/>
        </w:rPr>
        <w:t xml:space="preserve">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EA646C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xml:space="preserve">). This </w:t>
      </w:r>
      <w:proofErr w:type="gramStart"/>
      <w:r w:rsidR="006D79CC">
        <w:rPr>
          <w:rFonts w:ascii="Helvetica" w:eastAsia="MS Mincho" w:hAnsi="Helvetica"/>
        </w:rPr>
        <w:t>is in contrast to</w:t>
      </w:r>
      <w:proofErr w:type="gramEnd"/>
      <w:r w:rsidR="006D79CC">
        <w:rPr>
          <w:rFonts w:ascii="Helvetica" w:eastAsia="MS Mincho" w:hAnsi="Helvetica"/>
        </w:rPr>
        <w:t xml:space="preserve">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05913228"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9F6442">
        <w:rPr>
          <w:rFonts w:ascii="Helvetica" w:hAnsi="Helvetica"/>
        </w:rPr>
        <w:t>;</w:t>
      </w:r>
      <w:r w:rsidRPr="00477CC4">
        <w:rPr>
          <w:rFonts w:ascii="Helvetica" w:hAnsi="Helvetica"/>
        </w:rPr>
        <w:t xml:space="preserve">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w:t>
      </w:r>
      <w:proofErr w:type="gramStart"/>
      <w:r w:rsidR="00501632" w:rsidRPr="00501632">
        <w:rPr>
          <w:rFonts w:ascii="Helvetica" w:eastAsia="MS Mincho" w:hAnsi="Helvetica"/>
        </w:rPr>
        <w:t>the majority of</w:t>
      </w:r>
      <w:proofErr w:type="gramEnd"/>
      <w:r w:rsidR="00501632" w:rsidRPr="00501632">
        <w:rPr>
          <w:rFonts w:ascii="Helvetica" w:eastAsia="MS Mincho" w:hAnsi="Helvetica"/>
        </w:rPr>
        <w:t xml:space="preserve">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0474ED3"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r w:rsidR="00220A99">
        <w:rPr>
          <w:rFonts w:ascii="Helvetica" w:hAnsi="Helvetica"/>
        </w:rPr>
        <w:t>For</w:t>
      </w:r>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r w:rsidR="00220A99">
        <w:rPr>
          <w:rFonts w:ascii="Helvetica" w:hAnsi="Helvetica"/>
        </w:rPr>
        <w:t>for</w:t>
      </w:r>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w:t>
      </w:r>
      <w:proofErr w:type="gramStart"/>
      <w:r w:rsidR="001F0F40">
        <w:rPr>
          <w:rFonts w:ascii="Helvetica" w:hAnsi="Helvetica"/>
        </w:rPr>
        <w:t>particular environmental</w:t>
      </w:r>
      <w:proofErr w:type="gramEnd"/>
      <w:r w:rsidR="001F0F40">
        <w:rPr>
          <w:rFonts w:ascii="Helvetica" w:hAnsi="Helvetica"/>
        </w:rPr>
        <w:t xml:space="preserve">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05848CF4" w:rsidR="006B4EC3" w:rsidRDefault="00D04AAE" w:rsidP="006B4EC3">
      <w:pPr>
        <w:spacing w:line="360" w:lineRule="auto"/>
        <w:rPr>
          <w:rFonts w:ascii="Helvetica" w:hAnsi="Helvetica"/>
        </w:rPr>
      </w:pPr>
      <w:r w:rsidRPr="00D04AAE">
        <w:rPr>
          <w:rFonts w:ascii="Helvetica" w:eastAsia="MS Mincho" w:hAnsi="Helvetica"/>
        </w:rPr>
        <w:t xml:space="preserve">The samples that we studied throughout this manuscript are </w:t>
      </w:r>
      <w:proofErr w:type="gramStart"/>
      <w:r w:rsidRPr="00D04AAE">
        <w:rPr>
          <w:rFonts w:ascii="Helvetica" w:eastAsia="MS Mincho" w:hAnsi="Helvetica"/>
        </w:rPr>
        <w:t>fairly heterogeneous</w:t>
      </w:r>
      <w:proofErr w:type="gramEnd"/>
      <w:r w:rsidRPr="00D04AAE">
        <w:rPr>
          <w:rFonts w:ascii="Helvetica" w:eastAsia="MS Mincho" w:hAnsi="Helvetica"/>
        </w:rPr>
        <w:t xml:space="preserve">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w:t>
      </w:r>
      <w:proofErr w:type="gramStart"/>
      <w:r w:rsidRPr="00D04AAE">
        <w:rPr>
          <w:rFonts w:ascii="Helvetica" w:eastAsia="MS Mincho" w:hAnsi="Helvetica"/>
        </w:rPr>
        <w:t>ultimate goal</w:t>
      </w:r>
      <w:proofErr w:type="gramEnd"/>
      <w:r w:rsidRPr="00D04AAE">
        <w:rPr>
          <w:rFonts w:ascii="Helvetica" w:eastAsia="MS Mincho" w:hAnsi="Helvetica"/>
        </w:rPr>
        <w:t xml:space="preserve">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r w:rsidR="00913945">
        <w:rPr>
          <w:rFonts w:ascii="Helvetica" w:hAnsi="Helvetica"/>
        </w:rPr>
        <w:t xml:space="preserve">only </w:t>
      </w:r>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w:t>
      </w:r>
      <w:proofErr w:type="gramStart"/>
      <w:r w:rsidR="000B4400">
        <w:rPr>
          <w:rFonts w:ascii="Helvetica" w:hAnsi="Helvetica"/>
        </w:rPr>
        <w:t xml:space="preserve">particular </w:t>
      </w:r>
      <w:r w:rsidR="00913945">
        <w:rPr>
          <w:rFonts w:ascii="Helvetica" w:hAnsi="Helvetica"/>
        </w:rPr>
        <w:t>bacterial</w:t>
      </w:r>
      <w:proofErr w:type="gramEnd"/>
      <w:r w:rsidR="00913945">
        <w:rPr>
          <w:rFonts w:ascii="Helvetica" w:hAnsi="Helvetica"/>
        </w:rPr>
        <w:t xml:space="preserve"> </w:t>
      </w:r>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 xml:space="preserve">was distinct from ours (REL606, a “B” strain), so not all of the proteins from our model have direct </w:t>
      </w:r>
      <w:proofErr w:type="spellStart"/>
      <w:r w:rsidR="000B4400">
        <w:rPr>
          <w:rFonts w:ascii="Helvetica" w:hAnsi="Helvetica"/>
        </w:rPr>
        <w:t>orthologs</w:t>
      </w:r>
      <w:proofErr w:type="spellEnd"/>
      <w:r w:rsidR="000B4400">
        <w:rPr>
          <w:rFonts w:ascii="Helvetica" w:hAnsi="Helvetica"/>
        </w:rPr>
        <w:t xml:space="preserve">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 xml:space="preserve">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1AAEC2EB" w:rsidR="00EB3CEC" w:rsidRDefault="003A3F29" w:rsidP="003A3F29">
      <w:pPr>
        <w:spacing w:line="360" w:lineRule="auto"/>
        <w:rPr>
          <w:rFonts w:ascii="Helvetica" w:eastAsia="MS Mincho" w:hAnsi="Helvetica"/>
        </w:rPr>
      </w:pPr>
      <w:r w:rsidRPr="003A3F29">
        <w:rPr>
          <w:rFonts w:ascii="Helvetica" w:eastAsia="MS Mincho" w:hAnsi="Helvetica"/>
        </w:rPr>
        <w:lastRenderedPageBreak/>
        <w:t xml:space="preserve">Our central goal </w:t>
      </w:r>
      <w:r w:rsidR="00913945">
        <w:rPr>
          <w:rFonts w:ascii="Helvetica" w:eastAsia="MS Mincho" w:hAnsi="Helvetica"/>
        </w:rPr>
        <w:t>here</w:t>
      </w:r>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0D0D27F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r w:rsidR="00913945">
        <w:rPr>
          <w:rFonts w:ascii="Helvetica" w:eastAsia="MS Mincho" w:hAnsi="Helvetica"/>
        </w:rPr>
        <w:t>is</w:t>
      </w:r>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4006357" w:rsidR="002F1C74" w:rsidRPr="00477CC4" w:rsidRDefault="00913945" w:rsidP="002F1C74">
      <w:pPr>
        <w:spacing w:line="360" w:lineRule="auto"/>
        <w:rPr>
          <w:rFonts w:ascii="Helvetica" w:hAnsi="Helvetica"/>
        </w:rPr>
      </w:pPr>
      <w:r>
        <w:rPr>
          <w:rFonts w:ascii="Helvetica" w:hAnsi="Helvetica"/>
        </w:rPr>
        <w:t>Our results show</w:t>
      </w:r>
      <w:r w:rsidR="00EF7922">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sidR="00EF7922">
        <w:rPr>
          <w:rFonts w:ascii="Helvetica" w:hAnsi="Helvetica"/>
        </w:rPr>
        <w:t xml:space="preserve">another irrespective of their external conditions. A possible explanation </w:t>
      </w:r>
      <w:r w:rsidR="00EF7922" w:rsidRPr="00477CC4">
        <w:rPr>
          <w:rFonts w:ascii="Helvetica" w:hAnsi="Helvetica"/>
        </w:rPr>
        <w:t xml:space="preserve">for this behavior </w:t>
      </w:r>
      <w:r w:rsidR="00B11C78">
        <w:rPr>
          <w:rFonts w:ascii="Helvetica" w:hAnsi="Helvetica"/>
        </w:rPr>
        <w:t>may</w:t>
      </w:r>
      <w:r w:rsidR="00B11C78" w:rsidRPr="00477CC4">
        <w:rPr>
          <w:rFonts w:ascii="Helvetica" w:hAnsi="Helvetica"/>
        </w:rPr>
        <w:t xml:space="preserve"> </w:t>
      </w:r>
      <w:r w:rsidR="00EF7922" w:rsidRPr="00477CC4">
        <w:rPr>
          <w:rFonts w:ascii="Helvetica" w:hAnsi="Helvetica"/>
        </w:rPr>
        <w:t>be endogenous metabolis</w:t>
      </w:r>
      <w:r w:rsidR="00EF7922">
        <w:rPr>
          <w:rFonts w:ascii="Helvetica" w:hAnsi="Helvetica"/>
        </w:rPr>
        <w:t>m</w:t>
      </w:r>
      <w:r w:rsidR="005C0551">
        <w:rPr>
          <w:rFonts w:ascii="Helvetica" w:hAnsi="Helvetica"/>
        </w:rPr>
        <w:t xml:space="preserve">, whereby </w:t>
      </w:r>
      <w:r w:rsidR="00EF7922" w:rsidRPr="00477CC4">
        <w:rPr>
          <w:rFonts w:ascii="Helvetica" w:hAnsi="Helvetica"/>
        </w:rPr>
        <w:t xml:space="preserve">stationary phase cells start to </w:t>
      </w:r>
      <w:r w:rsidR="005C0551">
        <w:rPr>
          <w:rFonts w:ascii="Helvetica" w:hAnsi="Helvetica"/>
        </w:rPr>
        <w:t xml:space="preserve">metabolize surrounding dead </w:t>
      </w:r>
      <w:r w:rsidR="00EF7922" w:rsidRPr="00477CC4">
        <w:rPr>
          <w:rFonts w:ascii="Helvetica" w:hAnsi="Helvetica"/>
        </w:rPr>
        <w:t xml:space="preserve">cells instead of </w:t>
      </w:r>
      <w:r w:rsidR="005C0551">
        <w:rPr>
          <w:rFonts w:ascii="Helvetica" w:hAnsi="Helvetica"/>
        </w:rPr>
        <w:t xml:space="preserve">the </w:t>
      </w:r>
      <w:r w:rsidR="00EF7922" w:rsidRPr="00477CC4">
        <w:rPr>
          <w:rFonts w:ascii="Helvetica" w:hAnsi="Helvetica"/>
        </w:rPr>
        <w:t xml:space="preserve">provided carbon source. This new carbon source, </w:t>
      </w:r>
      <w:r w:rsidR="00EF7922" w:rsidRPr="00477CC4">
        <w:rPr>
          <w:rFonts w:ascii="Helvetica" w:hAnsi="Helvetica"/>
        </w:rPr>
        <w:lastRenderedPageBreak/>
        <w:t xml:space="preserve">which is independent of the </w:t>
      </w:r>
      <w:r w:rsidR="00EF7922">
        <w:rPr>
          <w:rFonts w:ascii="Helvetica" w:hAnsi="Helvetica"/>
        </w:rPr>
        <w:t>externally provided</w:t>
      </w:r>
      <w:r w:rsidR="00EF7922" w:rsidRPr="00477CC4">
        <w:rPr>
          <w:rFonts w:ascii="Helvetica" w:hAnsi="Helvetica"/>
        </w:rPr>
        <w:t xml:space="preserve"> carbon source, </w:t>
      </w:r>
      <w:r w:rsidR="00EF7922">
        <w:rPr>
          <w:rFonts w:ascii="Helvetica" w:hAnsi="Helvetica"/>
        </w:rPr>
        <w:t xml:space="preserve">may </w:t>
      </w:r>
      <w:r w:rsidR="00EF7922" w:rsidRPr="00477CC4">
        <w:rPr>
          <w:rFonts w:ascii="Helvetica" w:hAnsi="Helvetica"/>
        </w:rPr>
        <w:t xml:space="preserve">suppress differences between cells </w:t>
      </w:r>
      <w:r w:rsidR="001F7AC2">
        <w:rPr>
          <w:rFonts w:ascii="Helvetica" w:hAnsi="Helvetica"/>
        </w:rPr>
        <w:t>growing o</w:t>
      </w:r>
      <w:r w:rsidR="00EF7922"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sidR="00EF7922">
        <w:rPr>
          <w:rFonts w:ascii="Helvetica" w:hAnsi="Helvetica"/>
        </w:rPr>
        <w:fldChar w:fldCharType="separate"/>
      </w:r>
      <w:r w:rsidR="00906D8D">
        <w:rPr>
          <w:rFonts w:ascii="Helvetica" w:hAnsi="Helvetica"/>
        </w:rPr>
        <w:t>[43,44]</w:t>
      </w:r>
      <w:r w:rsidR="00EF7922">
        <w:rPr>
          <w:rFonts w:ascii="Helvetica" w:hAnsi="Helvetica"/>
        </w:rPr>
        <w:fldChar w:fldCharType="end"/>
      </w:r>
      <w:r w:rsidR="00EF7922">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r w:rsidR="008D4ACC">
        <w:rPr>
          <w:rFonts w:ascii="Helvetica" w:hAnsi="Helvetica"/>
        </w:rPr>
        <w:t>days</w:t>
      </w:r>
      <w:r w:rsidR="002F1C74">
        <w:rPr>
          <w:rFonts w:ascii="Helvetica" w:hAnsi="Helvetica"/>
        </w:rPr>
        <w:t xml:space="preserve"> of growth. The similarity of stationary phase cells to other stationary phase cells may be a consequence of them </w:t>
      </w:r>
      <w:proofErr w:type="gramStart"/>
      <w:r w:rsidR="0050531A">
        <w:rPr>
          <w:rFonts w:ascii="Helvetica" w:hAnsi="Helvetica"/>
        </w:rPr>
        <w:t xml:space="preserve">actually </w:t>
      </w:r>
      <w:r w:rsidR="002F1C74">
        <w:rPr>
          <w:rFonts w:ascii="Helvetica" w:hAnsi="Helvetica"/>
        </w:rPr>
        <w:t>inhabiting</w:t>
      </w:r>
      <w:proofErr w:type="gramEnd"/>
      <w:r w:rsidR="002F1C74">
        <w:rPr>
          <w:rFonts w:ascii="Helvetica" w:hAnsi="Helvetica"/>
        </w:rPr>
        <w:t xml:space="preserve">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t>
      </w:r>
      <w:proofErr w:type="gramStart"/>
      <w:r w:rsidR="004F4E0F">
        <w:rPr>
          <w:rFonts w:ascii="Helvetica" w:hAnsi="Helvetica"/>
        </w:rPr>
        <w:t>with regard to</w:t>
      </w:r>
      <w:proofErr w:type="gramEnd"/>
      <w:r w:rsidR="004F4E0F">
        <w:rPr>
          <w:rFonts w:ascii="Helvetica" w:hAnsi="Helvetica"/>
        </w:rPr>
        <w:t xml:space="preserve">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58E1B8A"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w:t>
      </w:r>
      <w:proofErr w:type="gramStart"/>
      <w:r w:rsidR="005C0551">
        <w:rPr>
          <w:rFonts w:ascii="Helvetica" w:hAnsi="Helvetica"/>
        </w:rPr>
        <w:t>be more or less</w:t>
      </w:r>
      <w:proofErr w:type="gramEnd"/>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sidR="00365ED4">
        <w:rPr>
          <w:rFonts w:ascii="Helvetica" w:hAnsi="Helvetica"/>
        </w:rPr>
        <w:t xml:space="preserve">may be the differences in life cycles between </w:t>
      </w:r>
      <w:r w:rsidRPr="00477CC4">
        <w:rPr>
          <w:rFonts w:ascii="Helvetica" w:hAnsi="Helvetica"/>
        </w:rPr>
        <w:t>mRNAs and proteins</w:t>
      </w:r>
      <w:r>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r w:rsidR="007935DE">
        <w:rPr>
          <w:rFonts w:ascii="Helvetica" w:hAnsi="Helvetica"/>
        </w:rPr>
        <w:t>-</w:t>
      </w:r>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r w:rsidR="007935DE">
        <w:rPr>
          <w:rFonts w:ascii="Helvetica" w:hAnsi="Helvetica"/>
        </w:rPr>
        <w:t>-</w:t>
      </w:r>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1D0275D4" w14:textId="5C5B0DC1" w:rsidR="007C7AF1"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r w:rsidR="007935DE">
        <w:rPr>
          <w:rFonts w:ascii="Helvetica" w:hAnsi="Helvetica"/>
        </w:rPr>
        <w:t>s</w:t>
      </w:r>
      <w:r w:rsidR="00B4675C">
        <w:rPr>
          <w:rFonts w:ascii="Helvetica" w:hAnsi="Helvetica"/>
        </w:rPr>
        <w:t xml:space="preserve"> </w:t>
      </w:r>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ins w:id="10" w:author="Wilke, Claus O" w:date="2018-10-10T00:26:00Z">
        <w:r w:rsidR="00E12CFD">
          <w:rPr>
            <w:rFonts w:ascii="Helvetica" w:hAnsi="Helvetica"/>
          </w:rPr>
          <w:t>s</w:t>
        </w:r>
      </w:ins>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r w:rsidR="007C7AF1">
        <w:rPr>
          <w:rFonts w:ascii="Helvetica" w:hAnsi="Helvetica"/>
        </w:rPr>
        <w:t>used</w:t>
      </w:r>
      <w:r w:rsidR="007C7AF1" w:rsidRPr="00477CC4">
        <w:rPr>
          <w:rFonts w:ascii="Helvetica" w:hAnsi="Helvetica"/>
        </w:rPr>
        <w:t xml:space="preserve"> </w:t>
      </w:r>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r w:rsidR="007C7AF1">
        <w:rPr>
          <w:rFonts w:ascii="Helvetica" w:hAnsi="Helvetica"/>
        </w:rPr>
        <w:t xml:space="preserve"> limitations could be more thoroughly evaluated </w:t>
      </w:r>
      <w:proofErr w:type="gramStart"/>
      <w:r w:rsidR="007C7AF1">
        <w:rPr>
          <w:rFonts w:ascii="Helvetica" w:hAnsi="Helvetica"/>
        </w:rPr>
        <w:t>through the use of</w:t>
      </w:r>
      <w:proofErr w:type="gramEnd"/>
      <w:r w:rsidR="007C7AF1">
        <w:rPr>
          <w:rFonts w:ascii="Helvetica" w:hAnsi="Helvetica"/>
        </w:rPr>
        <w:t xml:space="preserve"> learning curves</w:t>
      </w:r>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r w:rsidR="007C7AF1">
        <w:rPr>
          <w:rFonts w:ascii="Helvetica" w:hAnsi="Helvetica"/>
        </w:rPr>
        <w:t>, but the class imbalance problem and fairly low number of overall samples per condition</w:t>
      </w:r>
      <w:r w:rsidR="00E67C82">
        <w:rPr>
          <w:rFonts w:ascii="Helvetica" w:hAnsi="Helvetica"/>
        </w:rPr>
        <w:t xml:space="preserve"> in our data</w:t>
      </w:r>
      <w:r w:rsidR="007C7AF1">
        <w:rPr>
          <w:rFonts w:ascii="Helvetica" w:hAnsi="Helvetica"/>
        </w:rPr>
        <w:t xml:space="preserve"> make it difficult to evaluate </w:t>
      </w:r>
      <w:commentRangeStart w:id="11"/>
      <w:r w:rsidR="007C7AF1">
        <w:rPr>
          <w:rFonts w:ascii="Helvetica" w:hAnsi="Helvetica"/>
        </w:rPr>
        <w:t>these</w:t>
      </w:r>
      <w:commentRangeEnd w:id="11"/>
      <w:r w:rsidR="00B52EDB">
        <w:rPr>
          <w:rStyle w:val="CommentReference"/>
        </w:rPr>
        <w:commentReference w:id="11"/>
      </w:r>
      <w:r w:rsidR="007C7AF1">
        <w:rPr>
          <w:rFonts w:ascii="Helvetica" w:hAnsi="Helvetica"/>
        </w:rPr>
        <w:t xml:space="preserve"> across a broad range. Future work with larger sample numbers </w:t>
      </w:r>
      <w:r w:rsidR="00E67C82">
        <w:rPr>
          <w:rFonts w:ascii="Helvetica" w:hAnsi="Helvetica"/>
        </w:rPr>
        <w:t>will</w:t>
      </w:r>
      <w:r w:rsidR="007C7AF1">
        <w:rPr>
          <w:rFonts w:ascii="Helvetica" w:hAnsi="Helvetica"/>
        </w:rPr>
        <w:t xml:space="preserve"> be useful to interrogate whether accuracies are ultimately limited by </w:t>
      </w:r>
      <w:r w:rsidR="00E67C82">
        <w:rPr>
          <w:rFonts w:ascii="Helvetica" w:hAnsi="Helvetica"/>
        </w:rPr>
        <w:t xml:space="preserve">training set sizes or by some </w:t>
      </w:r>
      <w:r w:rsidR="007C7AF1">
        <w:rPr>
          <w:rFonts w:ascii="Helvetica" w:hAnsi="Helvetica"/>
        </w:rPr>
        <w:t>other feature</w:t>
      </w:r>
      <w:r w:rsidR="00E67C82">
        <w:rPr>
          <w:rFonts w:ascii="Helvetica" w:hAnsi="Helvetica"/>
        </w:rPr>
        <w:t>s inherent</w:t>
      </w:r>
      <w:r w:rsidR="007C7AF1">
        <w:rPr>
          <w:rFonts w:ascii="Helvetica" w:hAnsi="Helvetica"/>
        </w:rPr>
        <w:t xml:space="preserve"> </w:t>
      </w:r>
      <w:r w:rsidR="00E67C82">
        <w:rPr>
          <w:rFonts w:ascii="Helvetica" w:hAnsi="Helvetica"/>
        </w:rPr>
        <w:t>to</w:t>
      </w:r>
      <w:r w:rsidR="007C7AF1">
        <w:rPr>
          <w:rFonts w:ascii="Helvetica" w:hAnsi="Helvetica"/>
        </w:rPr>
        <w:t xml:space="preserve"> the data</w:t>
      </w:r>
      <w:r w:rsidR="00E67C82">
        <w:rPr>
          <w:rFonts w:ascii="Helvetica" w:hAnsi="Helvetica"/>
        </w:rPr>
        <w:t xml:space="preserve"> and/or methods</w:t>
      </w:r>
      <w:r w:rsidR="007C7AF1">
        <w:rPr>
          <w:rFonts w:ascii="Helvetica" w:hAnsi="Helvetica"/>
        </w:rPr>
        <w:t>.</w:t>
      </w:r>
    </w:p>
    <w:p w14:paraId="608B0D8A" w14:textId="392AA306" w:rsidR="00220B54" w:rsidRDefault="00220B54" w:rsidP="001530A3">
      <w:pPr>
        <w:spacing w:line="360" w:lineRule="auto"/>
        <w:rPr>
          <w:rFonts w:ascii="Helvetica" w:hAnsi="Helvetica"/>
        </w:rPr>
      </w:pPr>
    </w:p>
    <w:p w14:paraId="05135C65" w14:textId="245842AE"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r w:rsidR="00DE0D30">
        <w:rPr>
          <w:rFonts w:ascii="Helvetica" w:hAnsi="Helvetica"/>
        </w:rPr>
        <w:t>T</w:t>
      </w:r>
      <w:r>
        <w:rPr>
          <w:rFonts w:ascii="Helvetica" w:hAnsi="Helvetica"/>
        </w:rPr>
        <w:t xml:space="preserve">he most comprehensive </w:t>
      </w:r>
      <w:r w:rsidR="00DE0D30">
        <w:rPr>
          <w:rFonts w:ascii="Helvetica" w:hAnsi="Helvetica"/>
        </w:rPr>
        <w:t xml:space="preserve">and intuitive </w:t>
      </w:r>
      <w:r>
        <w:rPr>
          <w:rFonts w:ascii="Helvetica" w:hAnsi="Helvetica"/>
        </w:rPr>
        <w:t xml:space="preserve">evaluation of our results is contained within confusion matrices (Fig 4); collapsing these data-rich matrices into a single number is convenient but can also be problematic. </w:t>
      </w:r>
      <w:del w:id="12" w:author="Hockenberry, Adam J" w:date="2018-09-27T12:09:00Z">
        <w:r w:rsidRPr="00220B54" w:rsidDel="00DE0D30">
          <w:rPr>
            <w:rFonts w:ascii="Helvetica" w:hAnsi="Helvetica"/>
          </w:rPr>
          <w:delText>We chose</w:delText>
        </w:r>
        <w:r w:rsidDel="00DE0D30">
          <w:rPr>
            <w:rFonts w:ascii="Helvetica" w:hAnsi="Helvetica"/>
          </w:rPr>
          <w:delText xml:space="preserve"> the macro</w:delText>
        </w:r>
        <w:r w:rsidR="0050531A" w:rsidDel="00DE0D30">
          <w:rPr>
            <w:rFonts w:ascii="Helvetica" w:hAnsi="Helvetica"/>
          </w:rPr>
          <w:delText>-</w:delText>
        </w:r>
        <w:r w:rsidRPr="00220B54" w:rsidDel="00DE0D30">
          <w:rPr>
            <w:rFonts w:ascii="Helvetica" w:hAnsi="Helvetica"/>
            <w:i/>
          </w:rPr>
          <w:delText>F</w:delText>
        </w:r>
        <w:r w:rsidRPr="00220B54" w:rsidDel="00DE0D30">
          <w:rPr>
            <w:rFonts w:ascii="Helvetica" w:hAnsi="Helvetica"/>
            <w:vertAlign w:val="subscript"/>
          </w:rPr>
          <w:delText>1</w:delText>
        </w:r>
        <w:r w:rsidRPr="00220B54" w:rsidDel="00DE0D30">
          <w:rPr>
            <w:rFonts w:ascii="Helvetica" w:hAnsi="Helvetica"/>
          </w:rPr>
          <w:delText xml:space="preserve"> score in particular because more commonly used accuracy metrics (such as the area under the receiver-operating characteristic curve</w:delText>
        </w:r>
        <w:r w:rsidDel="00DE0D30">
          <w:rPr>
            <w:rFonts w:ascii="Helvetica" w:hAnsi="Helvetica"/>
          </w:rPr>
          <w:delText xml:space="preserve"> [AUROC]</w:delText>
        </w:r>
        <w:r w:rsidRPr="00220B54" w:rsidDel="00DE0D30">
          <w:rPr>
            <w:rFonts w:ascii="Helvetica" w:hAnsi="Helvetica"/>
          </w:rPr>
          <w:delText xml:space="preserve">) are most frequently applied to binary classification problems. </w:delText>
        </w:r>
      </w:del>
      <w:r w:rsidRPr="00220B54">
        <w:rPr>
          <w:rFonts w:ascii="Helvetica" w:hAnsi="Helvetica"/>
        </w:rPr>
        <w:t xml:space="preserve">Quantifying the accuracy of multi-class classifiers (simultaneously predicting 4 separate vectors) is </w:t>
      </w:r>
      <w:commentRangeStart w:id="13"/>
      <w:r w:rsidRPr="00220B54">
        <w:rPr>
          <w:rFonts w:ascii="Helvetica" w:hAnsi="Helvetica"/>
        </w:rPr>
        <w:t xml:space="preserve">more complicated </w:t>
      </w:r>
      <w:commentRangeEnd w:id="13"/>
      <w:r w:rsidR="00B52EDB">
        <w:rPr>
          <w:rStyle w:val="CommentReference"/>
        </w:rPr>
        <w:commentReference w:id="13"/>
      </w:r>
      <w:r w:rsidRPr="00220B54">
        <w:rPr>
          <w:rFonts w:ascii="Helvetica" w:hAnsi="Helvetica"/>
        </w:rPr>
        <w:t xml:space="preserve">and standards are generally lacking but the </w:t>
      </w:r>
      <w:r w:rsidR="00DE0D30">
        <w:rPr>
          <w:rFonts w:ascii="Helvetica" w:hAnsi="Helvetica"/>
        </w:rPr>
        <w:t>multi-class macro-</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other scoring schemes, such as multi-class AUROC</w:t>
      </w:r>
      <w:r w:rsidR="00B32C0A">
        <w:rPr>
          <w:rFonts w:ascii="Helvetica" w:hAnsi="Helvetica"/>
        </w:rPr>
        <w:t xml:space="preserve"> </w:t>
      </w:r>
      <w:r w:rsidR="00B32C0A">
        <w:rPr>
          <w:rFonts w:ascii="Helvetica" w:hAnsi="Helvetica"/>
        </w:rPr>
        <w:fldChar w:fldCharType="begin"/>
      </w:r>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r w:rsidR="00B32C0A">
        <w:rPr>
          <w:rFonts w:ascii="Helvetica" w:hAnsi="Helvetica"/>
        </w:rPr>
        <w:fldChar w:fldCharType="end"/>
      </w:r>
      <w:r>
        <w:rPr>
          <w:rFonts w:ascii="Helvetica" w:hAnsi="Helvetica"/>
        </w:rPr>
        <w:t xml:space="preserve">, could alter the model fits during </w:t>
      </w:r>
      <w:ins w:id="14" w:author="Wilke, Claus O" w:date="2018-10-10T00:22:00Z">
        <w:r w:rsidR="00B52EDB">
          <w:rPr>
            <w:rFonts w:ascii="Helvetica" w:hAnsi="Helvetica"/>
          </w:rPr>
          <w:t xml:space="preserve">the </w:t>
        </w:r>
      </w:ins>
      <w:r>
        <w:rPr>
          <w:rFonts w:ascii="Helvetica" w:hAnsi="Helvetica"/>
        </w:rPr>
        <w:t xml:space="preserve">training </w:t>
      </w:r>
      <w:r w:rsidR="00DE0D30">
        <w:rPr>
          <w:rFonts w:ascii="Helvetica" w:hAnsi="Helvetica"/>
        </w:rPr>
        <w:t>phase and</w:t>
      </w:r>
      <w:r>
        <w:rPr>
          <w:rFonts w:ascii="Helvetica" w:hAnsi="Helvetica"/>
        </w:rPr>
        <w:t xml:space="preserve"> </w:t>
      </w:r>
      <w:r w:rsidR="00DE0D30">
        <w:rPr>
          <w:rFonts w:ascii="Helvetica" w:hAnsi="Helvetica"/>
        </w:rPr>
        <w:t>the final reported accuracies but the magnitude of these differences should be minor</w:t>
      </w:r>
      <w:r w:rsidR="00116D14">
        <w:rPr>
          <w:rFonts w:ascii="Helvetica" w:hAnsi="Helvetica"/>
        </w:rPr>
        <w:t>.</w:t>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28F97837"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0804C716"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64,65]","plainCitation":"[64,65]","noteIndex":0},"citationItems":[{"id":"LYPrkEGO/YWfBM48P","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LYPrkEGO/ztf8ULGx","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2C9ED6F1"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01E2F4E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70]","plainCitation":"[70]","noteIndex":0},"citationItems":[{"id":"LYPrkEGO/gWRv5s87","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91EF75F"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B52EDB"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B52EDB"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52F33A5"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B52EDB"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3C140DEA"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BB5DFC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1"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73]","plainCitation":"[73]","noteIndex":0},"citationItems":[{"id":"LYPrkEGO/cAlwhT73","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785E0B"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5E167084" w14:textId="77777777" w:rsidR="00F0022E" w:rsidRPr="00F0022E" w:rsidRDefault="001E1693" w:rsidP="00F0022E">
      <w:pPr>
        <w:pStyle w:val="Bibliography"/>
      </w:pPr>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Selkoe KA, Kappel CV, Micheli F, D’Agrosa C, </w:t>
      </w:r>
      <w:r w:rsidR="00F0022E" w:rsidRPr="00F0022E">
        <w:rPr>
          <w:i/>
          <w:iCs/>
        </w:rPr>
        <w:t>et al.</w:t>
      </w:r>
      <w:r w:rsidR="00F0022E" w:rsidRPr="00F0022E">
        <w:t xml:space="preserve"> A global map of human impact on marine ecosystems. Science. 2008;319: 948–952. doi:10.1126/science.1149345</w:t>
      </w:r>
    </w:p>
    <w:p w14:paraId="1DE76593" w14:textId="77777777" w:rsidR="00F0022E" w:rsidRPr="00F0022E" w:rsidRDefault="00F0022E" w:rsidP="00F0022E">
      <w:pPr>
        <w:pStyle w:val="Bibliography"/>
      </w:pPr>
      <w:r w:rsidRPr="00F0022E">
        <w:t xml:space="preserve">2. </w:t>
      </w:r>
      <w:r w:rsidRPr="00F0022E">
        <w:tab/>
        <w:t>Sahney S, Benton MJ, Ferry PA. Links between global taxonomic diversity, ecological diversity and the expansion of vertebrates on land. Biol Lett. 2010;6: 544–547. doi:10.1098/rsbl.2009.1024</w:t>
      </w:r>
    </w:p>
    <w:p w14:paraId="51308846" w14:textId="77777777" w:rsidR="00F0022E" w:rsidRPr="00F0022E" w:rsidRDefault="00F0022E" w:rsidP="00F0022E">
      <w:pPr>
        <w:pStyle w:val="Bibliography"/>
      </w:pPr>
      <w:r w:rsidRPr="00F0022E">
        <w:t xml:space="preserve">3. </w:t>
      </w:r>
      <w:r w:rsidRPr="00F0022E">
        <w:tab/>
        <w:t xml:space="preserve">Slomovic S, Pardee K, Collins JJ. Synthetic biology devices for </w:t>
      </w:r>
      <w:r w:rsidRPr="00F0022E">
        <w:rPr>
          <w:i/>
          <w:iCs/>
        </w:rPr>
        <w:t>in vitro</w:t>
      </w:r>
      <w:r w:rsidRPr="00F0022E">
        <w:t xml:space="preserve"> and </w:t>
      </w:r>
      <w:r w:rsidRPr="00F0022E">
        <w:rPr>
          <w:i/>
          <w:iCs/>
        </w:rPr>
        <w:t>in vivo</w:t>
      </w:r>
      <w:r w:rsidRPr="00F0022E">
        <w:t xml:space="preserve"> diagnostics. Proc Natl Acad Sci. 2015;112: 14429–14435. doi:10.1073/pnas.1508521112</w:t>
      </w:r>
    </w:p>
    <w:p w14:paraId="4DE8D765" w14:textId="77777777" w:rsidR="00F0022E" w:rsidRPr="00F0022E" w:rsidRDefault="00F0022E" w:rsidP="00F0022E">
      <w:pPr>
        <w:pStyle w:val="Bibliography"/>
      </w:pPr>
      <w:r w:rsidRPr="00F0022E">
        <w:t xml:space="preserve">4. </w:t>
      </w:r>
      <w:r w:rsidRPr="00F0022E">
        <w:tab/>
        <w:t>Bereza-Malcolm LT, Mann G, Franks AE. Environmental sensing of heavy metals through whole cell microbial biosensors: A synthetic biology approach. ACS Synth Biol. 2015;4: 535–546. doi:10.1021/sb500286r</w:t>
      </w:r>
    </w:p>
    <w:p w14:paraId="789C2218" w14:textId="77777777" w:rsidR="00F0022E" w:rsidRPr="00F0022E" w:rsidRDefault="00F0022E" w:rsidP="00F0022E">
      <w:pPr>
        <w:pStyle w:val="Bibliography"/>
      </w:pPr>
      <w:r w:rsidRPr="00F0022E">
        <w:t xml:space="preserve">5. </w:t>
      </w:r>
      <w:r w:rsidRPr="00F0022E">
        <w:tab/>
        <w:t>Roggo C, van der Meer JR. Miniaturized and integrated whole cell living bacterial sensors in field applicable autonomous devices. Curr Opin Biotechnol. 2017;45: 24–33. doi:10.1016/j.copbio.2016.11.023</w:t>
      </w:r>
    </w:p>
    <w:p w14:paraId="18D4DBD9" w14:textId="77777777" w:rsidR="00F0022E" w:rsidRPr="00F0022E" w:rsidRDefault="00F0022E" w:rsidP="00F0022E">
      <w:pPr>
        <w:pStyle w:val="Bibliography"/>
      </w:pPr>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p>
    <w:p w14:paraId="3902C150" w14:textId="77777777" w:rsidR="00F0022E" w:rsidRPr="00F0022E" w:rsidRDefault="00F0022E" w:rsidP="00F0022E">
      <w:pPr>
        <w:pStyle w:val="Bibliography"/>
      </w:pPr>
      <w:r w:rsidRPr="00F0022E">
        <w:t xml:space="preserve">7. </w:t>
      </w:r>
      <w:r w:rsidRPr="00F0022E">
        <w:tab/>
        <w:t>Poisot T, Kéfi S, Morand S, Stanko M, Marquet PA, Hochberg ME. A continuum of specialists and generalists in empirical communities. PloS One. 2015;10: e0114674. doi:10.1371/journal.pone.0114674</w:t>
      </w:r>
    </w:p>
    <w:p w14:paraId="39BEFDB8" w14:textId="77777777" w:rsidR="00F0022E" w:rsidRPr="00F0022E" w:rsidRDefault="00F0022E" w:rsidP="00F0022E">
      <w:pPr>
        <w:pStyle w:val="Bibliography"/>
      </w:pPr>
      <w:r w:rsidRPr="00F0022E">
        <w:t xml:space="preserve">8. </w:t>
      </w:r>
      <w:r w:rsidRPr="00F0022E">
        <w:tab/>
        <w:t xml:space="preserve">Flynn TM, Sanford RA, Ryu H, Bethke CM, Levine AD, Ashbolt NJ, </w:t>
      </w:r>
      <w:r w:rsidRPr="00F0022E">
        <w:rPr>
          <w:i/>
          <w:iCs/>
        </w:rPr>
        <w:t>et al.</w:t>
      </w:r>
      <w:r w:rsidRPr="00F0022E">
        <w:t xml:space="preserve"> Functional microbial diversity explains groundwater chemistry in a pristine aquifer. BMC Microbiol. 2013;13: 146. doi:10.1186/1471-2180-13-146</w:t>
      </w:r>
    </w:p>
    <w:p w14:paraId="6F1845A5" w14:textId="77777777" w:rsidR="00F0022E" w:rsidRPr="00F0022E" w:rsidRDefault="00F0022E" w:rsidP="00F0022E">
      <w:pPr>
        <w:pStyle w:val="Bibliography"/>
      </w:pPr>
      <w:r w:rsidRPr="00F0022E">
        <w:t xml:space="preserve">9. </w:t>
      </w:r>
      <w:r w:rsidRPr="00F0022E">
        <w:tab/>
        <w:t xml:space="preserve">Hemme CL, Deng Y, Gentry TJ, Fields MW, Wu L, Barua S, </w:t>
      </w:r>
      <w:r w:rsidRPr="00F0022E">
        <w:rPr>
          <w:i/>
          <w:iCs/>
        </w:rPr>
        <w:t>et al.</w:t>
      </w:r>
      <w:r w:rsidRPr="00F0022E">
        <w:t xml:space="preserve"> Metagenomic insights into evolution of a heavy metal-contaminated groundwater microbial community. ISME J. 2010;4: 660–672. doi:10.1038/ismej.2009.154</w:t>
      </w:r>
    </w:p>
    <w:p w14:paraId="1134C7ED" w14:textId="77777777" w:rsidR="00F0022E" w:rsidRPr="00F0022E" w:rsidRDefault="00F0022E" w:rsidP="00F0022E">
      <w:pPr>
        <w:pStyle w:val="Bibliography"/>
      </w:pPr>
      <w:r w:rsidRPr="00F0022E">
        <w:t xml:space="preserve">10. </w:t>
      </w:r>
      <w:r w:rsidRPr="00F0022E">
        <w:tab/>
        <w:t>Sriswasdi S, Yang C, Iwasaki W. Generalist species drive microbial dispersion and evolution. Nat Commun. 2017;8: 1162. doi:10.1038/s41467-017-01265-1</w:t>
      </w:r>
    </w:p>
    <w:p w14:paraId="30E681AD" w14:textId="77777777" w:rsidR="00F0022E" w:rsidRPr="00F0022E" w:rsidRDefault="00F0022E" w:rsidP="00F0022E">
      <w:pPr>
        <w:pStyle w:val="Bibliography"/>
      </w:pPr>
      <w:r w:rsidRPr="00F0022E">
        <w:lastRenderedPageBreak/>
        <w:t xml:space="preserve">11. </w:t>
      </w:r>
      <w:r w:rsidRPr="00F0022E">
        <w:tab/>
        <w:t xml:space="preserve">Mitchell A, Romano GH, Groisman B, Yona A, Dekel E, Kupiec M, </w:t>
      </w:r>
      <w:r w:rsidRPr="00F0022E">
        <w:rPr>
          <w:i/>
          <w:iCs/>
        </w:rPr>
        <w:t>et al.</w:t>
      </w:r>
      <w:r w:rsidRPr="00F0022E">
        <w:t xml:space="preserve"> Adaptive prediction of environmental changes by microorganisms. Nature. 2009;460: 220–224. doi:10.1038/nature08112</w:t>
      </w:r>
    </w:p>
    <w:p w14:paraId="160994A1" w14:textId="77777777" w:rsidR="00F0022E" w:rsidRPr="00F0022E" w:rsidRDefault="00F0022E" w:rsidP="00F0022E">
      <w:pPr>
        <w:pStyle w:val="Bibliography"/>
      </w:pPr>
      <w:r w:rsidRPr="00F0022E">
        <w:t xml:space="preserve">12. </w:t>
      </w:r>
      <w:r w:rsidRPr="00F0022E">
        <w:tab/>
        <w:t xml:space="preserve">Schmidt A, Kochanowski K, Vedelaar S, Ahrné E, Volkmer B, Callipo L, </w:t>
      </w:r>
      <w:r w:rsidRPr="00F0022E">
        <w:rPr>
          <w:i/>
          <w:iCs/>
        </w:rPr>
        <w:t>et al.</w:t>
      </w:r>
      <w:r w:rsidRPr="00F0022E">
        <w:t xml:space="preserve"> The quantitative and condition-dependent </w:t>
      </w:r>
      <w:r w:rsidRPr="00F0022E">
        <w:rPr>
          <w:i/>
          <w:iCs/>
        </w:rPr>
        <w:t>Escherichia coli</w:t>
      </w:r>
      <w:r w:rsidRPr="00F0022E">
        <w:t xml:space="preserve"> proteome. Nat Biotechnol. 2016;34: 104–110. doi:10.1038/nbt.3418</w:t>
      </w:r>
    </w:p>
    <w:p w14:paraId="0897A29C" w14:textId="77777777" w:rsidR="00F0022E" w:rsidRPr="00F0022E" w:rsidRDefault="00F0022E" w:rsidP="00F0022E">
      <w:pPr>
        <w:pStyle w:val="Bibliography"/>
      </w:pPr>
      <w:r w:rsidRPr="00F0022E">
        <w:t xml:space="preserve">13. </w:t>
      </w:r>
      <w:r w:rsidRPr="00F0022E">
        <w:tab/>
        <w:t xml:space="preserve">Kim M, Rai N, Zorraquino V, Tagkopoulos I. Multi-omics integration accurately predicts cellular state in unexplored conditions for </w:t>
      </w:r>
      <w:r w:rsidRPr="00F0022E">
        <w:rPr>
          <w:i/>
          <w:iCs/>
        </w:rPr>
        <w:t>Escherichia coli.</w:t>
      </w:r>
      <w:r w:rsidRPr="00F0022E">
        <w:t xml:space="preserve"> Nat Commun. 2016;7. doi:10.1038/ncomms13090</w:t>
      </w:r>
    </w:p>
    <w:p w14:paraId="3C45DE0A" w14:textId="77777777" w:rsidR="00F0022E" w:rsidRPr="00F0022E" w:rsidRDefault="00F0022E" w:rsidP="00F0022E">
      <w:pPr>
        <w:pStyle w:val="Bibliography"/>
      </w:pPr>
      <w:r w:rsidRPr="00F0022E">
        <w:t xml:space="preserve">14. </w:t>
      </w:r>
      <w:r w:rsidRPr="00F0022E">
        <w:tab/>
        <w:t xml:space="preserve">Leek JT, Scharpf RB, Bravo HC, Simcha D, Langmead B, Johnson WE, </w:t>
      </w:r>
      <w:r w:rsidRPr="00F0022E">
        <w:rPr>
          <w:i/>
          <w:iCs/>
        </w:rPr>
        <w:t>et al.</w:t>
      </w:r>
      <w:r w:rsidRPr="00F0022E">
        <w:t xml:space="preserve"> Tackling the widespread and critical impact of batch effects in high-throughput data. Nat Rev Genet. 2010;11. doi:10.1038/nrg2825</w:t>
      </w:r>
    </w:p>
    <w:p w14:paraId="5F63F548" w14:textId="77777777" w:rsidR="00F0022E" w:rsidRPr="00F0022E" w:rsidRDefault="00F0022E" w:rsidP="00F0022E">
      <w:pPr>
        <w:pStyle w:val="Bibliography"/>
      </w:pPr>
      <w:r w:rsidRPr="00F0022E">
        <w:t xml:space="preserve">15. </w:t>
      </w:r>
      <w:r w:rsidRPr="00F0022E">
        <w:tab/>
        <w:t>Scharpf RB, Ruczinski I, Carvalho B, Doan B, Chakravarti A, Irizarry RA. A multilevel model to address batch effects in copy number estimation using SNP arrays. Biostatistics. 2011;12: 33–50. doi:10.1093/biostatistics/kxq043</w:t>
      </w:r>
    </w:p>
    <w:p w14:paraId="18C5A838" w14:textId="77777777" w:rsidR="00F0022E" w:rsidRPr="00F0022E" w:rsidRDefault="00F0022E" w:rsidP="00F0022E">
      <w:pPr>
        <w:pStyle w:val="Bibliography"/>
      </w:pPr>
      <w:r w:rsidRPr="00F0022E">
        <w:t xml:space="preserve">16. </w:t>
      </w:r>
      <w:r w:rsidRPr="00F0022E">
        <w:tab/>
        <w:t xml:space="preserve">Ramaswamy S, Tamayo P, Rifkin R, Mukherjee S, Yeang C-H, Angelo M, </w:t>
      </w:r>
      <w:r w:rsidRPr="00F0022E">
        <w:rPr>
          <w:i/>
          <w:iCs/>
        </w:rPr>
        <w:t>et al.</w:t>
      </w:r>
      <w:r w:rsidRPr="00F0022E">
        <w:t xml:space="preserve"> Multiclass cancer diagnosis using tumor gene expression signatures. Proc Natl Acad Sci. 2001;98: 15149–15154. doi:10.1073/pnas.211566398</w:t>
      </w:r>
    </w:p>
    <w:p w14:paraId="71D336BF" w14:textId="77777777" w:rsidR="00F0022E" w:rsidRPr="00F0022E" w:rsidRDefault="00F0022E" w:rsidP="00F0022E">
      <w:pPr>
        <w:pStyle w:val="Bibliography"/>
      </w:pPr>
      <w:r w:rsidRPr="00F0022E">
        <w:t xml:space="preserve">17. </w:t>
      </w:r>
      <w:r w:rsidRPr="00F0022E">
        <w:tab/>
        <w:t>Nguyen DV, Rocke DM. Multi-class cancer classification via partial least squares with gene expression profiles. Bioinformatics. 2002;18: 1216–1226. doi:10.1093/bioinformatics/18.9.1216</w:t>
      </w:r>
    </w:p>
    <w:p w14:paraId="4EE82563" w14:textId="77777777" w:rsidR="00F0022E" w:rsidRPr="00F0022E" w:rsidRDefault="00F0022E" w:rsidP="00F0022E">
      <w:pPr>
        <w:pStyle w:val="Bibliography"/>
      </w:pPr>
      <w:r w:rsidRPr="00F0022E">
        <w:t xml:space="preserve">18. </w:t>
      </w:r>
      <w:r w:rsidRPr="00F0022E">
        <w:tab/>
        <w:t>Nguyen DV, Rocke DM. Tumor classification by partial least squares using microarray gene expression data. Bioinformatics. 2002;18: 39–50. doi:10.1093/bioinformatics/18.1.39</w:t>
      </w:r>
    </w:p>
    <w:p w14:paraId="3AEF254D" w14:textId="77777777" w:rsidR="00F0022E" w:rsidRPr="00F0022E" w:rsidRDefault="00F0022E" w:rsidP="00F0022E">
      <w:pPr>
        <w:pStyle w:val="Bibliography"/>
      </w:pPr>
      <w:r w:rsidRPr="00F0022E">
        <w:t xml:space="preserve">19. </w:t>
      </w:r>
      <w:r w:rsidRPr="00F0022E">
        <w:tab/>
        <w:t>Lee Y, Lee C-K. Classification of multiple cancer types by multicategory support vector machines using gene expression data. Bioinformatics. 2003;19: 1132–1139. doi:10.1093/bioinformatics/btg102</w:t>
      </w:r>
    </w:p>
    <w:p w14:paraId="0376C8C1" w14:textId="77777777" w:rsidR="00F0022E" w:rsidRPr="00F0022E" w:rsidRDefault="00F0022E" w:rsidP="00F0022E">
      <w:pPr>
        <w:pStyle w:val="Bibliography"/>
      </w:pPr>
      <w:r w:rsidRPr="00F0022E">
        <w:t xml:space="preserve">20. </w:t>
      </w:r>
      <w:r w:rsidRPr="00F0022E">
        <w:tab/>
        <w:t>Furey TS, Cristianini N, Duffy N, Bednarski DW, Schummer M, Haussler D. Support vector machine classification and validation of cancer tissue samples using microarray expression data. Bioinformatics. 2000;16: 906–914. doi:10.1093/bioinformatics/16.10.906</w:t>
      </w:r>
    </w:p>
    <w:p w14:paraId="7F00360D" w14:textId="77777777" w:rsidR="00F0022E" w:rsidRPr="00F0022E" w:rsidRDefault="00F0022E" w:rsidP="00F0022E">
      <w:pPr>
        <w:pStyle w:val="Bibliography"/>
      </w:pPr>
      <w:r w:rsidRPr="00F0022E">
        <w:t xml:space="preserve">21. </w:t>
      </w:r>
      <w:r w:rsidRPr="00F0022E">
        <w:tab/>
        <w:t>Statnikov A, Aliferis CF, Tsamardinos I, Hardin D, Levy S. A comprehensive evaluation of multicategory classification methods for microarray gene expression cancer diagnosis. Bioinformatics. 2005;21: 631–643. doi:10.1093/bioinformatics/bti033</w:t>
      </w:r>
    </w:p>
    <w:p w14:paraId="46269BCA" w14:textId="77777777" w:rsidR="00F0022E" w:rsidRPr="00F0022E" w:rsidRDefault="00F0022E" w:rsidP="00F0022E">
      <w:pPr>
        <w:pStyle w:val="Bibliography"/>
      </w:pPr>
      <w:r w:rsidRPr="00F0022E">
        <w:t xml:space="preserve">22. </w:t>
      </w:r>
      <w:r w:rsidRPr="00F0022E">
        <w:tab/>
        <w:t>Statnikov A, Wang L, Aliferis CF. A comprehensive comparison of random forests and support vector machines for microarray-based cancer classification. BMC Bioinformatics. 2008;9: 319. doi:10.1186/1471-2105-9-319</w:t>
      </w:r>
    </w:p>
    <w:p w14:paraId="52337304" w14:textId="77777777" w:rsidR="00F0022E" w:rsidRPr="00F0022E" w:rsidRDefault="00F0022E" w:rsidP="00F0022E">
      <w:pPr>
        <w:pStyle w:val="Bibliography"/>
      </w:pPr>
      <w:r w:rsidRPr="00F0022E">
        <w:lastRenderedPageBreak/>
        <w:t xml:space="preserve">23. </w:t>
      </w:r>
      <w:r w:rsidRPr="00F0022E">
        <w:tab/>
        <w:t xml:space="preserve">Bonneau R, Reiss DJ, Shannon P, Facciotti M, Hood L, Baliga NS, </w:t>
      </w:r>
      <w:r w:rsidRPr="00F0022E">
        <w:rPr>
          <w:i/>
          <w:iCs/>
        </w:rPr>
        <w:t>et al.</w:t>
      </w:r>
      <w:r w:rsidRPr="00F0022E">
        <w:t xml:space="preserve"> The Inferelator: an algorithm for learning parsimonious regulatory networks from systems-biology data sets </w:t>
      </w:r>
      <w:r w:rsidRPr="00F0022E">
        <w:rPr>
          <w:i/>
          <w:iCs/>
        </w:rPr>
        <w:t>de novo</w:t>
      </w:r>
      <w:r w:rsidRPr="00F0022E">
        <w:t>. Genome Biol. 2006;7: R36. doi:10.1186/gb-2006-7-5-r36</w:t>
      </w:r>
    </w:p>
    <w:p w14:paraId="1AD04A1B" w14:textId="77777777" w:rsidR="00F0022E" w:rsidRPr="00F0022E" w:rsidRDefault="00F0022E" w:rsidP="00F0022E">
      <w:pPr>
        <w:pStyle w:val="Bibliography"/>
      </w:pPr>
      <w:r w:rsidRPr="00F0022E">
        <w:t xml:space="preserve">24. </w:t>
      </w:r>
      <w:r w:rsidRPr="00F0022E">
        <w:tab/>
        <w:t>Bansal M, Belcastro V, Ambesi-Impiombato A, di Bernardo D. How to infer gene networks from expression profiles. Mol Syst Biol. 2007;3. doi:10.1038/msb4100120</w:t>
      </w:r>
    </w:p>
    <w:p w14:paraId="43B7A5A1" w14:textId="77777777" w:rsidR="00F0022E" w:rsidRPr="00F0022E" w:rsidRDefault="00F0022E" w:rsidP="00F0022E">
      <w:pPr>
        <w:pStyle w:val="Bibliography"/>
      </w:pPr>
      <w:r w:rsidRPr="00F0022E">
        <w:t xml:space="preserve">25. </w:t>
      </w:r>
      <w:r w:rsidRPr="00F0022E">
        <w:tab/>
        <w:t xml:space="preserve">Faith JJ, Hayete B, Thaden JT, Mogno I, Wierzbowski J, Cottarel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PLoS Biol. 2007;5: e8. doi:10.1371/journal.pbio.0050008</w:t>
      </w:r>
    </w:p>
    <w:p w14:paraId="7759F7B0" w14:textId="77777777" w:rsidR="00F0022E" w:rsidRPr="00F0022E" w:rsidRDefault="00F0022E" w:rsidP="00F0022E">
      <w:pPr>
        <w:pStyle w:val="Bibliography"/>
      </w:pPr>
      <w:r w:rsidRPr="00F0022E">
        <w:t xml:space="preserve">26. </w:t>
      </w:r>
      <w:r w:rsidRPr="00F0022E">
        <w:tab/>
        <w:t xml:space="preserve">Bonneau R, Facciotti MT, Reiss DJ, Schmid AK, Pan M, Kaur A, </w:t>
      </w:r>
      <w:r w:rsidRPr="00F0022E">
        <w:rPr>
          <w:i/>
          <w:iCs/>
        </w:rPr>
        <w:t>et al.</w:t>
      </w:r>
      <w:r w:rsidRPr="00F0022E">
        <w:t xml:space="preserve"> A predictive model for transcriptional control of physiology in a free living cell. Cell. 2007;131: 1354–1365. doi:10.1016/j.cell.2007.10.053</w:t>
      </w:r>
    </w:p>
    <w:p w14:paraId="518011D9" w14:textId="77777777" w:rsidR="00F0022E" w:rsidRPr="00F0022E" w:rsidRDefault="00F0022E" w:rsidP="00F0022E">
      <w:pPr>
        <w:pStyle w:val="Bibliography"/>
      </w:pPr>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Proc Natl Acad Sci. 2010;107: 17845–17850. doi:10.1073/pnas.1005139107</w:t>
      </w:r>
    </w:p>
    <w:p w14:paraId="393995DD" w14:textId="77777777" w:rsidR="00F0022E" w:rsidRPr="00F0022E" w:rsidRDefault="00F0022E" w:rsidP="00F0022E">
      <w:pPr>
        <w:pStyle w:val="Bibliography"/>
      </w:pPr>
      <w:r w:rsidRPr="00F0022E">
        <w:t xml:space="preserve">28. </w:t>
      </w:r>
      <w:r w:rsidRPr="00F0022E">
        <w:tab/>
        <w:t xml:space="preserve">Carrera J, Estrela R, Luo J, Rai N, Tsoukalas A, Tagkopoulos I. An integrative, multi-scale, genome-wide model reveals the phenotypic landscape of </w:t>
      </w:r>
      <w:r w:rsidRPr="00F0022E">
        <w:rPr>
          <w:i/>
          <w:iCs/>
        </w:rPr>
        <w:t>Escherichia coli.</w:t>
      </w:r>
      <w:r w:rsidRPr="00F0022E">
        <w:t xml:space="preserve"> Mol Syst Biol. 2014;10: 735–735. doi:10.15252/msb.20145108</w:t>
      </w:r>
    </w:p>
    <w:p w14:paraId="71370591" w14:textId="77777777" w:rsidR="00F0022E" w:rsidRPr="00F0022E" w:rsidRDefault="00F0022E" w:rsidP="00F0022E">
      <w:pPr>
        <w:pStyle w:val="Bibliography"/>
      </w:pPr>
      <w:r w:rsidRPr="00F0022E">
        <w:t xml:space="preserve">29. </w:t>
      </w:r>
      <w:r w:rsidRPr="00F0022E">
        <w:tab/>
        <w:t>Machado D, Herrgård M. Systematic evaluation of methods for integration of transcriptomic data into constraint-based models of metabolism. PLoS Comput Biol. 2014;10: e1003580. doi:10.1371/journal.pcbi.1003580</w:t>
      </w:r>
    </w:p>
    <w:p w14:paraId="66DD740D" w14:textId="77777777" w:rsidR="00F0022E" w:rsidRPr="00F0022E" w:rsidRDefault="00F0022E" w:rsidP="00F0022E">
      <w:pPr>
        <w:pStyle w:val="Bibliography"/>
      </w:pPr>
      <w:r w:rsidRPr="00F0022E">
        <w:t xml:space="preserve">30. </w:t>
      </w:r>
      <w:r w:rsidRPr="00F0022E">
        <w:tab/>
        <w:t xml:space="preserve">Brandes A, Lun DS, Ip K, Zucker J, Colijn C, Weiner B, </w:t>
      </w:r>
      <w:r w:rsidRPr="00F0022E">
        <w:rPr>
          <w:i/>
          <w:iCs/>
        </w:rPr>
        <w:t>et al.</w:t>
      </w:r>
      <w:r w:rsidRPr="00F0022E">
        <w:t xml:space="preserve"> Inferring carbon sources from gene expression profiles using metabolic flux models. PLoS One. 2012;7: e36947. doi:10.1371/journal.pone.0036947</w:t>
      </w:r>
    </w:p>
    <w:p w14:paraId="58B9F19C" w14:textId="77777777" w:rsidR="00F0022E" w:rsidRPr="00F0022E" w:rsidRDefault="00F0022E" w:rsidP="00F0022E">
      <w:pPr>
        <w:pStyle w:val="Bibliography"/>
      </w:pPr>
      <w:r w:rsidRPr="00F0022E">
        <w:t xml:space="preserve">31. </w:t>
      </w:r>
      <w:r w:rsidRPr="00F0022E">
        <w:tab/>
        <w:t xml:space="preserve">Sridhara V, Meyer AG, Rai P, Barrick JE, Ravikumar P, Segrè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PLoS One. 2014;9: e114608. doi:10.1371/journal.pone.0114608</w:t>
      </w:r>
    </w:p>
    <w:p w14:paraId="7076D42C" w14:textId="77777777" w:rsidR="00F0022E" w:rsidRPr="00F0022E" w:rsidRDefault="00F0022E" w:rsidP="00F0022E">
      <w:pPr>
        <w:pStyle w:val="Bibliography"/>
      </w:pPr>
      <w:r w:rsidRPr="00F0022E">
        <w:t xml:space="preserve">32. </w:t>
      </w:r>
      <w:r w:rsidRPr="00F0022E">
        <w:tab/>
        <w:t xml:space="preserve">Hui S, Silverman JM, Chen SS, Erickson DW, Basan M, Wang J, </w:t>
      </w:r>
      <w:r w:rsidRPr="00F0022E">
        <w:rPr>
          <w:i/>
          <w:iCs/>
        </w:rPr>
        <w:t>et al.</w:t>
      </w:r>
      <w:r w:rsidRPr="00F0022E">
        <w:t xml:space="preserve"> Quantitative proteomic analysis reveals a simple strategy of global resource allocation in bacteria. Mol Syst Biol. 2015;11: 784. doi:10.15252/msb.20145697</w:t>
      </w:r>
    </w:p>
    <w:p w14:paraId="19B68869" w14:textId="77777777" w:rsidR="00F0022E" w:rsidRPr="00F0022E" w:rsidRDefault="00F0022E" w:rsidP="00F0022E">
      <w:pPr>
        <w:pStyle w:val="Bibliography"/>
      </w:pPr>
      <w:r w:rsidRPr="00F0022E">
        <w:t xml:space="preserve">33. </w:t>
      </w:r>
      <w:r w:rsidRPr="00F0022E">
        <w:tab/>
        <w:t xml:space="preserve">Airoldi EM, Huttenhower C, Gresham D, Lu C, Caudy AA, Dunham MJ, </w:t>
      </w:r>
      <w:r w:rsidRPr="00F0022E">
        <w:rPr>
          <w:i/>
          <w:iCs/>
        </w:rPr>
        <w:t>et al.</w:t>
      </w:r>
      <w:r w:rsidRPr="00F0022E">
        <w:t xml:space="preserve"> Predicting cellular growth from gene expression signatures. PLoS Comput Biol. 2009;5: e1000257. doi:10.1371/journal.pcbi.1000257</w:t>
      </w:r>
    </w:p>
    <w:p w14:paraId="0A9BD154" w14:textId="77777777" w:rsidR="00F0022E" w:rsidRPr="00F0022E" w:rsidRDefault="00F0022E" w:rsidP="00F0022E">
      <w:pPr>
        <w:pStyle w:val="Bibliography"/>
      </w:pPr>
      <w:r w:rsidRPr="00F0022E">
        <w:t xml:space="preserve">34. </w:t>
      </w:r>
      <w:r w:rsidRPr="00F0022E">
        <w:tab/>
        <w:t>Gutteridge A, Pir P, Castrillo JI, Charles PD, Lilley KS, Oliver SG. Nutrient control of eukaryote cell growth: a systems biology study in yeast. BMC Biol. 2010;8: 68. doi:10.1186/1741-7007-8-68</w:t>
      </w:r>
    </w:p>
    <w:p w14:paraId="16BA4B4D" w14:textId="77777777" w:rsidR="00F0022E" w:rsidRPr="00F0022E" w:rsidRDefault="00F0022E" w:rsidP="00F0022E">
      <w:pPr>
        <w:pStyle w:val="Bibliography"/>
      </w:pPr>
      <w:r w:rsidRPr="00F0022E">
        <w:lastRenderedPageBreak/>
        <w:t xml:space="preserve">35. </w:t>
      </w:r>
      <w:r w:rsidRPr="00F0022E">
        <w:tab/>
        <w:t xml:space="preserve">Caglar MU, Houser JR, Barnhart CS, Boutz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p>
    <w:p w14:paraId="03E77CE7" w14:textId="77777777" w:rsidR="00F0022E" w:rsidRPr="00F0022E" w:rsidRDefault="00F0022E" w:rsidP="00F0022E">
      <w:pPr>
        <w:pStyle w:val="Bibliography"/>
      </w:pPr>
      <w:r w:rsidRPr="00F0022E">
        <w:t xml:space="preserve">36. </w:t>
      </w:r>
      <w:r w:rsidRPr="00F0022E">
        <w:tab/>
        <w:t xml:space="preserve">Houser JR, Barnhart C, Boutz DR, Carroll SM, Dasgupta A, Michener JK, </w:t>
      </w:r>
      <w:r w:rsidRPr="00F0022E">
        <w:rPr>
          <w:i/>
          <w:iCs/>
        </w:rPr>
        <w:t>et al.</w:t>
      </w:r>
      <w:r w:rsidRPr="00F0022E">
        <w:t xml:space="preserve"> Controlled measurement and comparative analysis of cellular components in </w:t>
      </w:r>
      <w:r w:rsidRPr="00F0022E">
        <w:rPr>
          <w:i/>
          <w:iCs/>
        </w:rPr>
        <w:t>E . coli</w:t>
      </w:r>
      <w:r w:rsidRPr="00F0022E">
        <w:t xml:space="preserve"> reveals broad regulatory changes in response to glucose starvation. PLoS Comput Biol. 2015;11: e1004400. doi:10.1371/journal.pcbi.1004400</w:t>
      </w:r>
    </w:p>
    <w:p w14:paraId="62AF58AC" w14:textId="77777777" w:rsidR="00F0022E" w:rsidRPr="00F0022E" w:rsidRDefault="00F0022E" w:rsidP="00F0022E">
      <w:pPr>
        <w:pStyle w:val="Bibliography"/>
      </w:pPr>
      <w:r w:rsidRPr="00F0022E">
        <w:t xml:space="preserve">37. </w:t>
      </w:r>
      <w:r w:rsidRPr="00F0022E">
        <w:tab/>
        <w:t xml:space="preserve">Wilmes A, Limonciel A, Aschauer L, Moenks K, Bielow C, Leonard MO, </w:t>
      </w:r>
      <w:r w:rsidRPr="00F0022E">
        <w:rPr>
          <w:i/>
          <w:iCs/>
        </w:rPr>
        <w:t>et al.</w:t>
      </w:r>
      <w:r w:rsidRPr="00F0022E">
        <w:t xml:space="preserve"> Application of integrated transcriptomic, proteomic and metabolomic profiling for the delineation of mechanisms of drug induced cell stress. J Proteomics. 2013;79: 180–194. doi:10.1016/j.jprot.2012.11.022</w:t>
      </w:r>
    </w:p>
    <w:p w14:paraId="7BE9A582" w14:textId="77777777" w:rsidR="00F0022E" w:rsidRPr="00F0022E" w:rsidRDefault="00F0022E" w:rsidP="00F0022E">
      <w:pPr>
        <w:pStyle w:val="Bibliography"/>
      </w:pPr>
      <w:r w:rsidRPr="00F0022E">
        <w:t xml:space="preserve">38. </w:t>
      </w:r>
      <w:r w:rsidRPr="00F0022E">
        <w:tab/>
        <w:t>Sokolova M, Lapalme G. A systematic analysis of performance measures for classification tasks. Inf Process Manag. 2009;45: 427–437. doi:10.1016/j.ipm.2009.03.002</w:t>
      </w:r>
    </w:p>
    <w:p w14:paraId="4D7F6310" w14:textId="77777777" w:rsidR="00F0022E" w:rsidRPr="00F0022E" w:rsidRDefault="00F0022E" w:rsidP="00F0022E">
      <w:pPr>
        <w:pStyle w:val="Bibliography"/>
      </w:pPr>
      <w:r w:rsidRPr="00F0022E">
        <w:t xml:space="preserve">39. </w:t>
      </w:r>
      <w:r w:rsidRPr="00F0022E">
        <w:tab/>
        <w:t>Nie L, Wu G, Culley DE, Scholten JCM, Zhang W. Integrative analysis of transcriptomic and proteomic data: challenges, solutions and applications. Crit Rev Biotechnol. 2007;27: 63–75. doi:10.1080/07388550701334212</w:t>
      </w:r>
    </w:p>
    <w:p w14:paraId="2B0839F3" w14:textId="77777777" w:rsidR="00F0022E" w:rsidRPr="00F0022E" w:rsidRDefault="00F0022E" w:rsidP="00F0022E">
      <w:pPr>
        <w:pStyle w:val="Bibliography"/>
      </w:pPr>
      <w:r w:rsidRPr="00F0022E">
        <w:t xml:space="preserve">40. </w:t>
      </w:r>
      <w:r w:rsidRPr="00F0022E">
        <w:tab/>
        <w:t>Zhang W, Li F, Nie L. Integrating multiple “omics” analysis for microbial biology: application and methodologies. Microbiology. 2010;156: 287–301. doi:10.1099/mic.0.034793-0</w:t>
      </w:r>
    </w:p>
    <w:p w14:paraId="75A3F0A6" w14:textId="77777777" w:rsidR="00F0022E" w:rsidRPr="00F0022E" w:rsidRDefault="00F0022E" w:rsidP="00F0022E">
      <w:pPr>
        <w:pStyle w:val="Bibliography"/>
      </w:pPr>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2011.00765.x</w:t>
      </w:r>
    </w:p>
    <w:p w14:paraId="2D53F430" w14:textId="77777777" w:rsidR="00F0022E" w:rsidRPr="00F0022E" w:rsidRDefault="00F0022E" w:rsidP="00F0022E">
      <w:pPr>
        <w:pStyle w:val="Bibliography"/>
      </w:pPr>
      <w:r w:rsidRPr="00F0022E">
        <w:t xml:space="preserve">42. </w:t>
      </w:r>
      <w:r w:rsidRPr="00F0022E">
        <w:tab/>
        <w:t>de Nadal E, Ammerer G, Posas F. Controlling gene expression in response to stress. Nat Rev Genet. 2011;12: 833–845. doi:10.1038/nrg3055</w:t>
      </w:r>
    </w:p>
    <w:p w14:paraId="08CB8DDD" w14:textId="77777777" w:rsidR="00F0022E" w:rsidRPr="00F0022E" w:rsidRDefault="00F0022E" w:rsidP="00F0022E">
      <w:pPr>
        <w:pStyle w:val="Bibliography"/>
      </w:pPr>
      <w:r w:rsidRPr="00F0022E">
        <w:t>43.  Kolter R, Siegele DA, Tormo A. The stationary phase of the bacterial life cycle. Annu Rev Microbiol. 1993;47: 855–874. doi:10.1146/annurev.mi.47.100193.004231</w:t>
      </w:r>
    </w:p>
    <w:p w14:paraId="040E0226" w14:textId="77777777" w:rsidR="00F0022E" w:rsidRPr="00F0022E" w:rsidRDefault="00F0022E" w:rsidP="00F0022E">
      <w:pPr>
        <w:pStyle w:val="Bibliography"/>
      </w:pPr>
      <w:r w:rsidRPr="00F0022E">
        <w:t xml:space="preserve">44. </w:t>
      </w:r>
      <w:r w:rsidRPr="00F0022E">
        <w:tab/>
        <w:t>Maier RM, Pepper IL. Chapter 3 - Bacterial Growth. Environmental Microbiology (Third edition). San Diego: Academic Press; 2015. pp. 37–56. doi:10.1016/B978-0-12-394626-3.00003-X</w:t>
      </w:r>
    </w:p>
    <w:p w14:paraId="28751B63" w14:textId="77777777" w:rsidR="00F0022E" w:rsidRPr="00F0022E" w:rsidRDefault="00F0022E" w:rsidP="00F0022E">
      <w:pPr>
        <w:pStyle w:val="Bibliography"/>
      </w:pPr>
      <w:r w:rsidRPr="00F0022E">
        <w:t xml:space="preserve">45. </w:t>
      </w:r>
      <w:r w:rsidRPr="00F0022E">
        <w:tab/>
        <w:t xml:space="preserve">Keren L, van Dijk D, Weingarten-Gabbay S, Davidi D, Jona G, Weinberger A, </w:t>
      </w:r>
      <w:r w:rsidRPr="00F0022E">
        <w:rPr>
          <w:i/>
          <w:iCs/>
        </w:rPr>
        <w:t>et al.</w:t>
      </w:r>
      <w:r w:rsidRPr="00F0022E">
        <w:t xml:space="preserve"> Noise in gene expression is coupled to growth rate. Genome Res. 2015; gr.191635.115. doi:10.1101/gr.191635.115</w:t>
      </w:r>
    </w:p>
    <w:p w14:paraId="2FA8658E" w14:textId="77777777" w:rsidR="00F0022E" w:rsidRPr="00F0022E" w:rsidRDefault="00F0022E" w:rsidP="00F0022E">
      <w:pPr>
        <w:pStyle w:val="Bibliography"/>
      </w:pPr>
      <w:r w:rsidRPr="00F0022E">
        <w:t xml:space="preserve">46. </w:t>
      </w:r>
      <w:r w:rsidRPr="00F0022E">
        <w:tab/>
        <w:t xml:space="preserve">Bar-Even A, Paulsson J, Maheshri N, Carmi M, O’Shea E, Pilpel Y, </w:t>
      </w:r>
      <w:r w:rsidRPr="00F0022E">
        <w:rPr>
          <w:i/>
          <w:iCs/>
        </w:rPr>
        <w:t>et al.</w:t>
      </w:r>
      <w:r w:rsidRPr="00F0022E">
        <w:t xml:space="preserve"> Noise in protein expression scales with natural protein abundance. Nat Genet. 2006;38: 636–643. doi:10.1038/ng1807</w:t>
      </w:r>
    </w:p>
    <w:p w14:paraId="6A4CC217" w14:textId="77777777" w:rsidR="00F0022E" w:rsidRPr="00F0022E" w:rsidRDefault="00F0022E" w:rsidP="00F0022E">
      <w:pPr>
        <w:pStyle w:val="Bibliography"/>
      </w:pPr>
      <w:r w:rsidRPr="00F0022E">
        <w:lastRenderedPageBreak/>
        <w:t xml:space="preserve">47. </w:t>
      </w:r>
      <w:r w:rsidRPr="00F0022E">
        <w:tab/>
        <w:t xml:space="preserve">Taniguchi Y, Choi PJ, Li G-W, Chen H, Babu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p>
    <w:p w14:paraId="1DBECD77" w14:textId="77777777" w:rsidR="00F0022E" w:rsidRPr="00F0022E" w:rsidRDefault="00F0022E" w:rsidP="00F0022E">
      <w:pPr>
        <w:pStyle w:val="Bibliography"/>
      </w:pPr>
      <w:r w:rsidRPr="00F0022E">
        <w:t xml:space="preserve">48. </w:t>
      </w:r>
      <w:r w:rsidRPr="00F0022E">
        <w:tab/>
        <w:t>Milo R, Jorgensen P, Moran U, Weber G, Springer M. BioNumbers—the database of key numbers in molecular and cell biology. Nucleic Acids Res. 2010;38:D750-D753. doi:10.1093/nar/gkp889</w:t>
      </w:r>
    </w:p>
    <w:p w14:paraId="3BDD114B" w14:textId="77777777" w:rsidR="00F0022E" w:rsidRPr="00F0022E" w:rsidRDefault="00F0022E" w:rsidP="00F0022E">
      <w:pPr>
        <w:pStyle w:val="Bibliography"/>
      </w:pPr>
      <w:r w:rsidRPr="00F0022E">
        <w:t xml:space="preserve">49. </w:t>
      </w:r>
      <w:r w:rsidRPr="00F0022E">
        <w:tab/>
        <w:t xml:space="preserve">Martínez-Gómez K, Flores N, Castañeda HM, Martínez-Batallar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Microb Cell Factories. 2012;11: 46. doi:10.1186/1475-2859-11-46</w:t>
      </w:r>
    </w:p>
    <w:p w14:paraId="2AED3387" w14:textId="77777777" w:rsidR="00F0022E" w:rsidRPr="00F0022E" w:rsidRDefault="00F0022E" w:rsidP="00F0022E">
      <w:pPr>
        <w:pStyle w:val="Bibliography"/>
      </w:pPr>
      <w:r w:rsidRPr="00F0022E">
        <w:t xml:space="preserve">50. </w:t>
      </w:r>
      <w:r w:rsidRPr="00F0022E">
        <w:tab/>
        <w:t xml:space="preserve">Perrenoud A, Sauer U. Impact of global transcriptional regulation by ArcA, ArcB, Cra, Crp, Cya, Fnr, and Mlc on glucose catabolism in </w:t>
      </w:r>
      <w:r w:rsidRPr="00F0022E">
        <w:rPr>
          <w:i/>
          <w:iCs/>
        </w:rPr>
        <w:t>Escherichia coli</w:t>
      </w:r>
      <w:r w:rsidRPr="00F0022E">
        <w:t>. J Bacteriol. 2005;187: 3171–3179. doi:10.1128/JB.187.9.3171-3179.2005</w:t>
      </w:r>
    </w:p>
    <w:p w14:paraId="68DE8E3E" w14:textId="77777777" w:rsidR="00F0022E" w:rsidRPr="00F0022E" w:rsidRDefault="00F0022E" w:rsidP="00F0022E">
      <w:pPr>
        <w:pStyle w:val="Bibliography"/>
      </w:pPr>
      <w:r w:rsidRPr="00F0022E">
        <w:t xml:space="preserve">51. </w:t>
      </w:r>
      <w:r w:rsidRPr="00F0022E">
        <w:tab/>
        <w:t xml:space="preserve">Kumar R, Shimizu K. Transcriptional regulation of main metabolic pathways of cyoA, cydB, fnr, and fur gene knockout </w:t>
      </w:r>
      <w:r w:rsidRPr="00F0022E">
        <w:rPr>
          <w:i/>
          <w:iCs/>
        </w:rPr>
        <w:t>Escherichia coli</w:t>
      </w:r>
      <w:r w:rsidRPr="00F0022E">
        <w:t xml:space="preserve"> in C-limited and N-limited aerobic continuous cultures. Microb Cell Factories. 2011;10: 3. doi:10.1186/1475-2859-10-3</w:t>
      </w:r>
    </w:p>
    <w:p w14:paraId="3D03D650" w14:textId="77777777" w:rsidR="00F0022E" w:rsidRPr="00F0022E" w:rsidRDefault="00F0022E" w:rsidP="00F0022E">
      <w:pPr>
        <w:pStyle w:val="Bibliography"/>
      </w:pPr>
      <w:r w:rsidRPr="00F0022E">
        <w:t xml:space="preserve">52. </w:t>
      </w:r>
      <w:r w:rsidRPr="00F0022E">
        <w:tab/>
        <w:t xml:space="preserve">Soufi B, Krug K, Harst A, Macek B. Characterization of the </w:t>
      </w:r>
      <w:r w:rsidRPr="00F0022E">
        <w:rPr>
          <w:i/>
          <w:iCs/>
        </w:rPr>
        <w:t>E. coli</w:t>
      </w:r>
      <w:r w:rsidRPr="00F0022E">
        <w:t xml:space="preserve"> proteome and its modifications during growth and ethanol stress. Front Microbiol. 2015;6: 103. doi:10.3389/fmicb.2015.00103</w:t>
      </w:r>
    </w:p>
    <w:p w14:paraId="57418338" w14:textId="77777777" w:rsidR="00F0022E" w:rsidRPr="00F0022E" w:rsidRDefault="00F0022E" w:rsidP="00F0022E">
      <w:pPr>
        <w:pStyle w:val="Bibliography"/>
      </w:pPr>
      <w:r w:rsidRPr="00F0022E">
        <w:t xml:space="preserve">53. </w:t>
      </w:r>
      <w:r w:rsidRPr="00F0022E">
        <w:tab/>
        <w:t xml:space="preserve">Lewis NE, Cho B-K, Knight EM, Palsson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Bacteriol. 2009;191: 3437–3444. doi:10.1128/JB.00034-09</w:t>
      </w:r>
    </w:p>
    <w:p w14:paraId="0753D21D" w14:textId="77777777" w:rsidR="00F0022E" w:rsidRPr="00F0022E" w:rsidRDefault="00F0022E" w:rsidP="00F0022E">
      <w:pPr>
        <w:pStyle w:val="Bibliography"/>
      </w:pPr>
      <w:r w:rsidRPr="00F0022E">
        <w:t xml:space="preserve">54. </w:t>
      </w:r>
      <w:r w:rsidRPr="00F0022E">
        <w:tab/>
        <w:t xml:space="preserve">Yoon SH, Han M-J, Jeong H, Lee CH, Xia X-X, Lee D-H, et al. Comparative multi-omics systems analysis of </w:t>
      </w:r>
      <w:r w:rsidRPr="00F0022E">
        <w:rPr>
          <w:i/>
          <w:iCs/>
        </w:rPr>
        <w:t>Escherichia coli</w:t>
      </w:r>
      <w:r w:rsidRPr="00F0022E">
        <w:t xml:space="preserve"> strains B and K-12. Genome Biol. 2012;13: R37. doi:10.1186/gb-2012-13-5-r37</w:t>
      </w:r>
    </w:p>
    <w:p w14:paraId="35B0630D" w14:textId="77777777" w:rsidR="00F0022E" w:rsidRPr="00F0022E" w:rsidRDefault="00F0022E" w:rsidP="00F0022E">
      <w:pPr>
        <w:pStyle w:val="Bibliography"/>
      </w:pPr>
      <w:r w:rsidRPr="00F0022E">
        <w:t xml:space="preserve">55. </w:t>
      </w:r>
      <w:r w:rsidRPr="00F0022E">
        <w:tab/>
        <w:t>Batista GEAPA, Prati RC, Monard MC. A study of the behavior of several methods for balancing machine learning training data. ACM SIGKDD Explor Newsl. 2004;6: 20–29. doi:10.1145/1007730.1007735</w:t>
      </w:r>
    </w:p>
    <w:p w14:paraId="4AD4AC42" w14:textId="77777777" w:rsidR="00F0022E" w:rsidRPr="00F0022E" w:rsidRDefault="00F0022E" w:rsidP="00F0022E">
      <w:pPr>
        <w:pStyle w:val="Bibliography"/>
      </w:pPr>
      <w:r w:rsidRPr="00F0022E">
        <w:t xml:space="preserve">56. </w:t>
      </w:r>
      <w:r w:rsidRPr="00F0022E">
        <w:tab/>
        <w:t>Chawla NV. Data mining for imbalanced datasets: An overview. In: Data Mining and Knowledge Discovery Handbook. Springer US; 2005. pp. 853–867. doi:10.1007/0-387-25465-X_40</w:t>
      </w:r>
    </w:p>
    <w:p w14:paraId="5BE14534" w14:textId="77777777" w:rsidR="00F0022E" w:rsidRPr="00F0022E" w:rsidRDefault="00F0022E" w:rsidP="00F0022E">
      <w:pPr>
        <w:pStyle w:val="Bibliography"/>
      </w:pPr>
      <w:r w:rsidRPr="00F0022E">
        <w:t xml:space="preserve">57. </w:t>
      </w:r>
      <w:r w:rsidRPr="00F0022E">
        <w:tab/>
        <w:t>He H, Garcia EA. Learning from imbalanced data. IEEE Trans Knowl Data Eng. 2009;21: 1263–1284. doi:10.1109/TKDE.2008.239</w:t>
      </w:r>
    </w:p>
    <w:p w14:paraId="6C28C4F0" w14:textId="77777777" w:rsidR="00F0022E" w:rsidRPr="00F0022E" w:rsidRDefault="00F0022E" w:rsidP="00F0022E">
      <w:pPr>
        <w:pStyle w:val="Bibliography"/>
      </w:pPr>
      <w:r w:rsidRPr="00F0022E">
        <w:t xml:space="preserve">58. </w:t>
      </w:r>
      <w:r w:rsidRPr="00F0022E">
        <w:tab/>
        <w:t>Huang Y-M, Du S-X. Weighted support vector machine for classification with uneven training class sizes. 2005 International Conference on Machine Learning and Cybernetics. 2005;7:4365-4369 doi:10.1109/ICMLC.2005.1527706</w:t>
      </w:r>
    </w:p>
    <w:p w14:paraId="73181E59" w14:textId="77777777" w:rsidR="00F0022E" w:rsidRPr="00F0022E" w:rsidRDefault="00F0022E" w:rsidP="00F0022E">
      <w:pPr>
        <w:pStyle w:val="Bibliography"/>
      </w:pPr>
      <w:r w:rsidRPr="00F0022E">
        <w:lastRenderedPageBreak/>
        <w:t xml:space="preserve">59. </w:t>
      </w:r>
      <w:r w:rsidRPr="00F0022E">
        <w:tab/>
        <w:t>Support Vector Machines [Internet]. [cited 24 Apr 2017]. Available: http://www.di.fc.ul.pt/~jpn/r/svm/svm.html</w:t>
      </w:r>
    </w:p>
    <w:p w14:paraId="7F514393" w14:textId="77777777" w:rsidR="00F0022E" w:rsidRPr="00F0022E" w:rsidRDefault="00F0022E" w:rsidP="00F0022E">
      <w:pPr>
        <w:pStyle w:val="Bibliography"/>
      </w:pPr>
      <w:r w:rsidRPr="00F0022E">
        <w:t xml:space="preserve">60. </w:t>
      </w:r>
      <w:r w:rsidRPr="00F0022E">
        <w:tab/>
        <w:t>Yang Y. An evaluation of statistical approaches to text categorization. Inf Retr. 1999;1: 69–90. doi:10.1023/A:1009982220290</w:t>
      </w:r>
    </w:p>
    <w:p w14:paraId="6B9A595B" w14:textId="77777777" w:rsidR="00F0022E" w:rsidRPr="00F0022E" w:rsidRDefault="00F0022E" w:rsidP="00F0022E">
      <w:pPr>
        <w:pStyle w:val="Bibliography"/>
      </w:pPr>
      <w:r w:rsidRPr="00F0022E">
        <w:t xml:space="preserve">61. </w:t>
      </w:r>
      <w:r w:rsidRPr="00F0022E">
        <w:tab/>
        <w:t>Hand DJ, Till RJ. A simple generalisation of the Area Under the ROC Curve for multiple class classification problems. Mach Learn. 2001;45: 171–186.</w:t>
      </w:r>
    </w:p>
    <w:p w14:paraId="1B62FB1C" w14:textId="77777777" w:rsidR="00F0022E" w:rsidRPr="00F0022E" w:rsidRDefault="00F0022E" w:rsidP="00F0022E">
      <w:pPr>
        <w:pStyle w:val="Bibliography"/>
      </w:pPr>
      <w:r w:rsidRPr="00F0022E">
        <w:t xml:space="preserve">62. </w:t>
      </w:r>
      <w:r w:rsidRPr="00F0022E">
        <w:tab/>
        <w:t>Landgrebe TCW, Duin RPW. Approximating the multiclass ROC by pairwise analysis. Pattern Recognit Lett. 2007;28: 1747–1758. doi:10.1016/j.patrec.2007.05.001</w:t>
      </w:r>
    </w:p>
    <w:p w14:paraId="3F482F2C" w14:textId="77777777" w:rsidR="00F0022E" w:rsidRPr="00F0022E" w:rsidRDefault="00F0022E" w:rsidP="00F0022E">
      <w:pPr>
        <w:pStyle w:val="Bibliography"/>
      </w:pPr>
      <w:r w:rsidRPr="00F0022E">
        <w:t xml:space="preserve">63. </w:t>
      </w:r>
      <w:r w:rsidRPr="00F0022E">
        <w:tab/>
        <w:t>Love MI, Huber W, Anders S. Moderated estimation of fold change and dispersion for RNA-seq data with DESeq2. Genome Biol. 2014;15: 550. doi:10.1186/s13059-014-0550-8</w:t>
      </w:r>
    </w:p>
    <w:p w14:paraId="4F468832" w14:textId="77777777" w:rsidR="00F0022E" w:rsidRPr="00F0022E" w:rsidRDefault="00F0022E" w:rsidP="00F0022E">
      <w:pPr>
        <w:pStyle w:val="Bibliography"/>
      </w:pPr>
      <w:r w:rsidRPr="00F0022E">
        <w:t xml:space="preserve">64. </w:t>
      </w:r>
      <w:r w:rsidRPr="00F0022E">
        <w:tab/>
        <w:t>Differential analysis of count data – the DESeq2 package [Internet]. 27 Jun 2016 [cited 12 Apr 2016]. Available: http://www.bioconductor.org/packages//2.13/bioc/vignettes/DESeq2/inst/doc/DESeq2.pdf</w:t>
      </w:r>
    </w:p>
    <w:p w14:paraId="5FE3BE81" w14:textId="77777777" w:rsidR="00F0022E" w:rsidRPr="00F0022E" w:rsidRDefault="00F0022E" w:rsidP="00F0022E">
      <w:pPr>
        <w:pStyle w:val="Bibliography"/>
      </w:pPr>
      <w:r w:rsidRPr="00F0022E">
        <w:t xml:space="preserve">65. </w:t>
      </w:r>
      <w:r w:rsidRPr="00F0022E">
        <w:tab/>
        <w:t>Anders S, Huber W. Differential expression analysis for sequence count data. Genome Biol. 2010;11: R106. doi:10.1186/gb-2010-11-10-r106</w:t>
      </w:r>
    </w:p>
    <w:p w14:paraId="3F103A9F" w14:textId="77777777" w:rsidR="00F0022E" w:rsidRPr="00F0022E" w:rsidRDefault="00F0022E" w:rsidP="00F0022E">
      <w:pPr>
        <w:pStyle w:val="Bibliography"/>
      </w:pPr>
      <w:r w:rsidRPr="00F0022E">
        <w:t xml:space="preserve">66. </w:t>
      </w:r>
      <w:r w:rsidRPr="00F0022E">
        <w:tab/>
        <w:t>Parker HS, Bravo HC, Leek JT. Removing batch effects for prediction problems with frozen surrogate variable analysis. PeerJ. 2014;2: e561. doi:10.7717/peerj.561</w:t>
      </w:r>
    </w:p>
    <w:p w14:paraId="6CA5C4D8" w14:textId="77777777" w:rsidR="00F0022E" w:rsidRPr="00F0022E" w:rsidRDefault="00F0022E" w:rsidP="00F0022E">
      <w:pPr>
        <w:pStyle w:val="Bibliography"/>
      </w:pPr>
      <w:r w:rsidRPr="00F0022E">
        <w:t xml:space="preserve">67. </w:t>
      </w:r>
      <w:r w:rsidRPr="00F0022E">
        <w:tab/>
        <w:t>Jolliffe I. Principal Component Analysis. Wiley StatsRef: Statistics Reference Online. John Wiley &amp; Sons, Ltd; 2014. doi:10.1002/9781118445112.stat06472</w:t>
      </w:r>
    </w:p>
    <w:p w14:paraId="2E7D7F91" w14:textId="77777777" w:rsidR="00F0022E" w:rsidRPr="00F0022E" w:rsidRDefault="00F0022E" w:rsidP="00F0022E">
      <w:pPr>
        <w:pStyle w:val="Bibliography"/>
      </w:pPr>
      <w:r w:rsidRPr="00F0022E">
        <w:t xml:space="preserve">68. </w:t>
      </w:r>
      <w:r w:rsidRPr="00F0022E">
        <w:tab/>
        <w:t>Meyer D, Wien TU. Support Vector Machines. The interface to libsvm in package e1071. Online-Documentation of the package e1071 for “R. 2001.</w:t>
      </w:r>
    </w:p>
    <w:p w14:paraId="1F93A323" w14:textId="77777777" w:rsidR="00F0022E" w:rsidRPr="00F0022E" w:rsidRDefault="00F0022E" w:rsidP="00F0022E">
      <w:pPr>
        <w:pStyle w:val="Bibliography"/>
      </w:pPr>
      <w:r w:rsidRPr="00F0022E">
        <w:t xml:space="preserve">69. </w:t>
      </w:r>
      <w:r w:rsidRPr="00F0022E">
        <w:tab/>
        <w:t>Liaw A, Wiener M. Classification and regression by randomForest. R News. 2002;2: 18–22.</w:t>
      </w:r>
    </w:p>
    <w:p w14:paraId="7DE637CC" w14:textId="77777777" w:rsidR="00F0022E" w:rsidRPr="00F0022E" w:rsidRDefault="00F0022E" w:rsidP="00F0022E">
      <w:pPr>
        <w:pStyle w:val="Bibliography"/>
      </w:pPr>
      <w:r w:rsidRPr="00F0022E">
        <w:t xml:space="preserve">70. </w:t>
      </w:r>
      <w:r w:rsidRPr="00F0022E">
        <w:tab/>
        <w:t>Chang C-C, Lin C-J. LIBSVM: a library for support vector machines. ACM Trans Intell Syst Technol. 2011;2: 27:1–27:27. doi:10.1145/1961189.1961199</w:t>
      </w:r>
    </w:p>
    <w:p w14:paraId="03F79542" w14:textId="77777777" w:rsidR="00F0022E" w:rsidRPr="00F0022E" w:rsidRDefault="00F0022E" w:rsidP="00F0022E">
      <w:pPr>
        <w:pStyle w:val="Bibliography"/>
      </w:pPr>
      <w:r w:rsidRPr="00F0022E">
        <w:t xml:space="preserve">71. </w:t>
      </w:r>
      <w:r w:rsidRPr="00F0022E">
        <w:tab/>
        <w:t>Ghamrawi N, McCallum A. Collective multi-label classification. Proceedings of the 14th ACM International Conference on Information and Knowledge Management. 2005;195–200. doi:10.1145/1099554.1099591</w:t>
      </w:r>
    </w:p>
    <w:p w14:paraId="4C25BA1A" w14:textId="77777777" w:rsidR="00F0022E" w:rsidRPr="00F0022E" w:rsidRDefault="00F0022E" w:rsidP="00F0022E">
      <w:pPr>
        <w:pStyle w:val="Bibliography"/>
      </w:pPr>
      <w:r w:rsidRPr="00F0022E">
        <w:t xml:space="preserve">72. </w:t>
      </w:r>
      <w:r w:rsidRPr="00F0022E">
        <w:tab/>
        <w:t xml:space="preserve">Barrett T, Wilhite SE, Ledoux P, Evangelista C, Kim IF, Tomashevsky M, </w:t>
      </w:r>
      <w:r w:rsidRPr="00F0022E">
        <w:rPr>
          <w:i/>
          <w:iCs/>
        </w:rPr>
        <w:t>et al.</w:t>
      </w:r>
      <w:r w:rsidRPr="00F0022E">
        <w:t xml:space="preserve"> NCBI GEO: archive for functional genomics data sets—update. Nucleic Acids Res. 2013;41: D991–D995. doi:10.1093/nar/gks1193</w:t>
      </w:r>
    </w:p>
    <w:p w14:paraId="5E6148F7" w14:textId="77777777" w:rsidR="00F0022E" w:rsidRPr="00F0022E" w:rsidRDefault="00F0022E" w:rsidP="00F0022E">
      <w:pPr>
        <w:pStyle w:val="Bibliography"/>
      </w:pPr>
      <w:r w:rsidRPr="00F0022E">
        <w:t xml:space="preserve">73. </w:t>
      </w:r>
      <w:r w:rsidRPr="00F0022E">
        <w:tab/>
        <w:t xml:space="preserve">Vizcaíno JA, Deutsch EW, Wang R, Csordas A, Reisinger F, Ríos D, </w:t>
      </w:r>
      <w:r w:rsidRPr="00F0022E">
        <w:rPr>
          <w:i/>
          <w:iCs/>
        </w:rPr>
        <w:t>et al.</w:t>
      </w:r>
      <w:r w:rsidRPr="00F0022E">
        <w:t xml:space="preserve"> ProteomeXchange provides globally coordinated proteomics data submission and dissemination. Nature Biotechnol. 2014;32:223-226. doi:10.1038/nbt.2839</w:t>
      </w:r>
    </w:p>
    <w:p w14:paraId="2C96BA3D" w14:textId="1DB01271" w:rsidR="001370C5" w:rsidRDefault="001E1693">
      <w:pPr>
        <w:rPr>
          <w:rFonts w:ascii="Helvetica" w:hAnsi="Helvetica"/>
          <w:sz w:val="26"/>
        </w:rPr>
      </w:pPr>
      <w:r w:rsidRPr="00785E0B">
        <w:rPr>
          <w:rFonts w:ascii="Helvetica" w:hAnsi="Helvetica"/>
        </w:rPr>
        <w:lastRenderedPageBreak/>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2296C4AF">
            <wp:simplePos x="0" y="0"/>
            <wp:positionH relativeFrom="margin">
              <wp:posOffset>447675</wp:posOffset>
            </wp:positionH>
            <wp:positionV relativeFrom="paragraph">
              <wp:posOffset>179070</wp:posOffset>
            </wp:positionV>
            <wp:extent cx="5026025" cy="5594985"/>
            <wp:effectExtent l="0" t="0" r="3175"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26025"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0F9C4BA8"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initial data preparation, the samples are (ii) semi-randomly (preserving sub-sample ratios) separa</w:t>
      </w:r>
      <w:r w:rsidR="00C14F0E">
        <w:rPr>
          <w:rFonts w:ascii="Helvetica" w:hAnsi="Helvetica"/>
        </w:rPr>
        <w:t>ted into 2 parts, the training/validation</w:t>
      </w:r>
      <w:r w:rsidRPr="00AE7326">
        <w:rPr>
          <w:rFonts w:ascii="Helvetica" w:hAnsi="Helvetica"/>
        </w:rPr>
        <w:t xml:space="preserv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w:t>
      </w:r>
      <w:r w:rsidR="00C14F0E">
        <w:rPr>
          <w:rFonts w:ascii="Helvetica" w:hAnsi="Helvetica"/>
        </w:rPr>
        <w:t>/validation</w:t>
      </w:r>
      <w:r w:rsidRPr="00AE7326">
        <w:rPr>
          <w:rFonts w:ascii="Helvetica" w:hAnsi="Helvetica"/>
        </w:rPr>
        <w:t xml:space="preserve"> data, </w:t>
      </w:r>
      <w:r w:rsidR="008C1C65">
        <w:rPr>
          <w:rFonts w:ascii="Helvetica" w:hAnsi="Helvetica"/>
        </w:rPr>
        <w:t xml:space="preserve">we </w:t>
      </w:r>
      <w:r w:rsidRPr="00AE7326">
        <w:rPr>
          <w:rFonts w:ascii="Helvetica" w:hAnsi="Helvetica"/>
        </w:rPr>
        <w:t>train supervised SVM or random forest models</w:t>
      </w:r>
      <w:r w:rsidR="00C14F0E">
        <w:rPr>
          <w:rFonts w:ascii="Helvetica" w:hAnsi="Helvetica"/>
        </w:rPr>
        <w:t xml:space="preserve"> on the training/validation set</w:t>
      </w:r>
      <w:r w:rsidRPr="00AE7326">
        <w:rPr>
          <w:rFonts w:ascii="Helvetica" w:hAnsi="Helvetica"/>
        </w:rPr>
        <w:t xml:space="preserve">.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w:t>
      </w:r>
      <w:r w:rsidR="00C14F0E">
        <w:rPr>
          <w:rFonts w:ascii="Helvetica" w:hAnsi="Helvetica"/>
        </w:rPr>
        <w:t xml:space="preserve">he training/validation </w:t>
      </w:r>
      <w:r w:rsidRPr="00AE7326">
        <w:rPr>
          <w:rFonts w:ascii="Helvetica" w:hAnsi="Helvetica"/>
        </w:rPr>
        <w:t xml:space="preserve">data set is similarly divided semi-randomly into training and </w:t>
      </w:r>
      <w:r w:rsidR="00C14F0E">
        <w:rPr>
          <w:rFonts w:ascii="Helvetica" w:hAnsi="Helvetica"/>
        </w:rPr>
        <w:t>validation</w:t>
      </w:r>
      <w:r w:rsidRPr="00AE7326">
        <w:rPr>
          <w:rFonts w:ascii="Helvetica" w:hAnsi="Helvetica"/>
        </w:rPr>
        <w:t xml:space="preserve"> datasets</w:t>
      </w:r>
      <w:r w:rsidR="00C14F0E">
        <w:rPr>
          <w:rFonts w:ascii="Helvetica" w:hAnsi="Helvetica"/>
        </w:rPr>
        <w:t xml:space="preserve"> to optimize </w:t>
      </w:r>
      <w:proofErr w:type="spellStart"/>
      <w:r w:rsidR="00C14F0E">
        <w:rPr>
          <w:rFonts w:ascii="Helvetica" w:hAnsi="Helvetica"/>
        </w:rPr>
        <w:t>hyperparameters</w:t>
      </w:r>
      <w:proofErr w:type="spellEnd"/>
      <w:r w:rsidR="00C14F0E">
        <w:rPr>
          <w:rFonts w:ascii="Helvetica" w:hAnsi="Helvetica"/>
        </w:rPr>
        <w:t xml:space="preserve"> using a grid search approach</w:t>
      </w:r>
      <w:r w:rsidRPr="00AE7326">
        <w:rPr>
          <w:rFonts w:ascii="Helvetica" w:hAnsi="Helvetica"/>
        </w:rPr>
        <w:t xml:space="preserve">. The tuning procedure is repeated 10 times and the </w:t>
      </w:r>
      <w:r w:rsidR="00C14F0E">
        <w:rPr>
          <w:rFonts w:ascii="Helvetica" w:hAnsi="Helvetica"/>
        </w:rPr>
        <w:t>parameter set</w:t>
      </w:r>
      <w:r w:rsidRPr="00AE7326">
        <w:rPr>
          <w:rFonts w:ascii="Helvetica" w:hAnsi="Helvetica"/>
        </w:rPr>
        <w:t xml:space="preserve"> </w:t>
      </w:r>
      <w:r w:rsidR="00C14F0E">
        <w:rPr>
          <w:rFonts w:ascii="Helvetica" w:hAnsi="Helvetica"/>
        </w:rPr>
        <w:t xml:space="preserve">that performs best—on average—during </w:t>
      </w:r>
      <w:r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Pr="00AE7326">
        <w:rPr>
          <w:rFonts w:ascii="Helvetica" w:hAnsi="Helvetica"/>
        </w:rPr>
        <w:t>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4"/>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1942C5C6"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31968CB1" w:rsidR="001811DA" w:rsidRPr="00AE7326" w:rsidRDefault="001811DA" w:rsidP="00AE7326">
      <w:pPr>
        <w:tabs>
          <w:tab w:val="left" w:pos="7376"/>
        </w:tabs>
        <w:rPr>
          <w:rFonts w:ascii="Helvetica" w:hAnsi="Helvetica"/>
          <w:b/>
        </w:rPr>
      </w:pPr>
      <w:r w:rsidRPr="00AE7326">
        <w:rPr>
          <w:rFonts w:ascii="Helvetica" w:hAnsi="Helvetica"/>
          <w:b/>
        </w:rPr>
        <w:t xml:space="preserve">Figure 4. </w:t>
      </w:r>
      <w:r w:rsidR="00C14F0E">
        <w:rPr>
          <w:rFonts w:ascii="Helvetica" w:hAnsi="Helvetica"/>
          <w:b/>
        </w:rPr>
        <w:t>Test set p</w:t>
      </w:r>
      <w:r w:rsidRPr="00AE7326">
        <w:rPr>
          <w:rFonts w:ascii="Helvetica" w:hAnsi="Helvetica"/>
          <w:b/>
        </w:rPr>
        <w:t xml:space="preserve">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7E7A7EA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w:t>
      </w:r>
      <w:r w:rsidR="00C14F0E">
        <w:rPr>
          <w:rFonts w:ascii="Helvetica" w:hAnsi="Helvetica"/>
        </w:rPr>
        <w:t>and</w:t>
      </w:r>
      <w:r w:rsidRPr="00AE7326">
        <w:rPr>
          <w:rFonts w:ascii="Helvetica" w:hAnsi="Helvetica"/>
        </w:rPr>
        <w:t xml:space="preserve">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74653EEA"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7"/>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8"/>
                    <a:stretch>
                      <a:fillRect/>
                    </a:stretch>
                  </pic:blipFill>
                  <pic:spPr>
                    <a:xfrm>
                      <a:off x="0" y="0"/>
                      <a:ext cx="6400800" cy="4460240"/>
                    </a:xfrm>
                    <a:prstGeom prst="rect">
                      <a:avLst/>
                    </a:prstGeom>
                  </pic:spPr>
                </pic:pic>
              </a:graphicData>
            </a:graphic>
          </wp:inline>
        </w:drawing>
      </w:r>
    </w:p>
    <w:p w14:paraId="4CB6209C" w14:textId="28E79A0B"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macro</w:t>
      </w:r>
      <w:r w:rsidR="00C14F0E">
        <w:rPr>
          <w:rFonts w:ascii="Helvetica" w:hAnsi="Helvetica"/>
        </w:rPr>
        <w:t>-</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w:t>
      </w:r>
      <w:proofErr w:type="gramStart"/>
      <w:r w:rsidR="003E1859">
        <w:rPr>
          <w:rFonts w:ascii="Helvetica" w:hAnsi="Helvetica"/>
        </w:rPr>
        <w:t>as a result</w:t>
      </w:r>
      <w:proofErr w:type="gramEnd"/>
      <w:r w:rsidR="003E1859">
        <w:rPr>
          <w:rFonts w:ascii="Helvetica" w:hAnsi="Helvetica"/>
        </w:rPr>
        <w:t xml:space="preserve">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CB81257"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r w:rsidR="00B11C78" w:rsidRPr="00B52EDB">
        <w:rPr>
          <w:rFonts w:ascii="Helvetica" w:hAnsi="Helvetica"/>
        </w:rPr>
        <w:t>‡</w:t>
      </w:r>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3FC3A53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08C2808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1A3E4708" w14:textId="5A143FCF" w:rsidR="008269A8" w:rsidRPr="00B11C78" w:rsidRDefault="008269A8">
            <w:pPr>
              <w:rPr>
                <w:rFonts w:ascii="Helvetica" w:hAnsi="Helvetica" w:cs="Calibri"/>
                <w:color w:val="000000"/>
              </w:rPr>
            </w:pPr>
            <w:r w:rsidRPr="00B11C78">
              <w:rPr>
                <w:rFonts w:ascii="Helvetica" w:hAnsi="Helvetica" w:cs="Calibri"/>
                <w:color w:val="000000"/>
              </w:rPr>
              <w:t>Glucose</w:t>
            </w:r>
            <w:r w:rsidR="00B11C78" w:rsidRPr="00B52EDB">
              <w:rPr>
                <w:rFonts w:ascii="Helvetica" w:hAnsi="Helvetica"/>
                <w:vertAlign w:val="superscript"/>
              </w:rPr>
              <w:t>‡</w:t>
            </w:r>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74A7ABD5"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
            </w:pPr>
            <w:r w:rsidRPr="00653BFE">
              <w:rPr>
                <w:rFonts w:ascii="Helvetica" w:hAnsi="Helvetica" w:cs="Calibri"/>
                <w:color w:val="000000"/>
              </w:rPr>
              <w:t>Stationary</w:t>
            </w:r>
            <w:r w:rsidRPr="00B11C7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proofErr w:type="gramStart"/>
      <w:r>
        <w:rPr>
          <w:rFonts w:ascii="Helvetica" w:hAnsi="Helvetica"/>
        </w:rPr>
        <w:t>Similar to</w:t>
      </w:r>
      <w:proofErr w:type="gramEnd"/>
      <w:r>
        <w:rPr>
          <w:rFonts w:ascii="Helvetica" w:hAnsi="Helvetica"/>
        </w:rPr>
        <w:t xml:space="preserve">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1041F2CE"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1DA5B5BA"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rFonts w:ascii="Helvetica" w:hAnsi="Helvetica"/>
        </w:rPr>
      </w:pPr>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p>
    <w:p w14:paraId="15C89786" w14:textId="77777777" w:rsidR="006B5880" w:rsidRDefault="006B5880" w:rsidP="00B672D5">
      <w:pPr>
        <w:tabs>
          <w:tab w:val="left" w:pos="7376"/>
        </w:tabs>
        <w:rPr>
          <w:rFonts w:ascii="Helvetica" w:hAnsi="Helvetica"/>
          <w:b/>
        </w:rPr>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 xml:space="preserve">The error count distribution for mRNA (A) and protein (B) confusion matrices. The number of </w:t>
      </w:r>
      <w:proofErr w:type="spellStart"/>
      <w:r w:rsidRPr="00F13248">
        <w:rPr>
          <w:rFonts w:ascii="Helvetica" w:hAnsi="Helvetica"/>
        </w:rPr>
        <w:t>mis</w:t>
      </w:r>
      <w:proofErr w:type="spellEnd"/>
      <w:r w:rsidRPr="00F13248">
        <w:rPr>
          <w:rFonts w:ascii="Helvetica" w:hAnsi="Helvetica"/>
        </w:rPr>
        <w:t xml:space="preserve">-predicted labels (x-axis) indicates how many of the 4 possible condition variables that an individual prediction got wrong. 0 </w:t>
      </w:r>
      <w:proofErr w:type="spellStart"/>
      <w:r w:rsidRPr="00F13248">
        <w:rPr>
          <w:rFonts w:ascii="Helvetica" w:hAnsi="Helvetica"/>
        </w:rPr>
        <w:t>mis</w:t>
      </w:r>
      <w:proofErr w:type="spellEnd"/>
      <w:r w:rsidRPr="00F13248">
        <w:rPr>
          <w:rFonts w:ascii="Helvetica" w:hAnsi="Helvetica"/>
        </w:rPr>
        <w:t xml:space="preserve">-predicted labels (the majority in both cases) means that model predictions were 100% accurate. In both cases (mRNA and protein), when an incorrect prediction was made, it was most frequently due to a single variable being incorrectly predicted (number of </w:t>
      </w:r>
      <w:proofErr w:type="spellStart"/>
      <w:r w:rsidRPr="00F13248">
        <w:rPr>
          <w:rFonts w:ascii="Helvetica" w:hAnsi="Helvetica"/>
        </w:rPr>
        <w:t>mis</w:t>
      </w:r>
      <w:proofErr w:type="spellEnd"/>
      <w:r w:rsidRPr="00F13248">
        <w:rPr>
          <w:rFonts w:ascii="Helvetica" w:hAnsi="Helvetica"/>
        </w:rPr>
        <w:t xml:space="preserve">-predicted labels with a value of 1) as compared to errors predicting more than one variable for a given condition (2 and 3 </w:t>
      </w:r>
      <w:proofErr w:type="spellStart"/>
      <w:r w:rsidRPr="00F13248">
        <w:rPr>
          <w:rFonts w:ascii="Helvetica" w:hAnsi="Helvetica"/>
        </w:rPr>
        <w:t>mis</w:t>
      </w:r>
      <w:proofErr w:type="spellEnd"/>
      <w:r w:rsidRPr="00F13248">
        <w:rPr>
          <w:rFonts w:ascii="Helvetica" w:hAnsi="Helvetica"/>
        </w:rPr>
        <w:t>-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8-10-10T00:15:00Z" w:initials="WCO">
    <w:p w14:paraId="59EA7AC2" w14:textId="6C289A7F" w:rsidR="00B52EDB" w:rsidRDefault="00B52EDB">
      <w:pPr>
        <w:pStyle w:val="CommentText"/>
      </w:pPr>
      <w:r>
        <w:rPr>
          <w:rStyle w:val="CommentReference"/>
        </w:rPr>
        <w:annotationRef/>
      </w:r>
      <w:r>
        <w:t>Is this reference correct here?</w:t>
      </w:r>
    </w:p>
  </w:comment>
  <w:comment w:id="8" w:author="Wilke, Claus O" w:date="2018-10-10T00:24:00Z" w:initials="WCO">
    <w:p w14:paraId="2036BFC6" w14:textId="790F4507" w:rsidR="00395364" w:rsidRDefault="00395364">
      <w:pPr>
        <w:pStyle w:val="CommentText"/>
      </w:pPr>
      <w:r>
        <w:rPr>
          <w:rStyle w:val="CommentReference"/>
        </w:rPr>
        <w:annotationRef/>
      </w:r>
      <w:r>
        <w:t>Several or two?</w:t>
      </w:r>
    </w:p>
  </w:comment>
  <w:comment w:id="11" w:author="Wilke, Claus O" w:date="2018-10-10T00:20:00Z" w:initials="WCO">
    <w:p w14:paraId="31E26D15" w14:textId="168AF72D" w:rsidR="00B52EDB" w:rsidRDefault="00B52EDB">
      <w:pPr>
        <w:pStyle w:val="CommentText"/>
      </w:pPr>
      <w:r>
        <w:rPr>
          <w:rStyle w:val="CommentReference"/>
        </w:rPr>
        <w:annotationRef/>
      </w:r>
      <w:r>
        <w:t>Unclear what “these” are.</w:t>
      </w:r>
    </w:p>
  </w:comment>
  <w:comment w:id="13" w:author="Wilke, Claus O" w:date="2018-10-10T00:21:00Z" w:initials="WCO">
    <w:p w14:paraId="4C45F08A" w14:textId="23B25630" w:rsidR="00B52EDB" w:rsidRDefault="00B52EDB">
      <w:pPr>
        <w:pStyle w:val="CommentText"/>
      </w:pPr>
      <w:r>
        <w:rPr>
          <w:rStyle w:val="CommentReference"/>
        </w:rPr>
        <w:annotationRef/>
      </w:r>
      <w:r>
        <w:t>“more complicated” has lost its reference point due to the text that was dele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A7AC2" w15:done="0"/>
  <w15:commentEx w15:paraId="2036BFC6" w15:done="0"/>
  <w15:commentEx w15:paraId="31E26D15" w15:done="0"/>
  <w15:commentEx w15:paraId="4C45F0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E0E83" w16cid:durableId="1F573F13"/>
  <w16cid:commentId w16cid:paraId="2BAAD9BB" w16cid:durableId="1F573F14"/>
  <w16cid:commentId w16cid:paraId="41C5E661" w16cid:durableId="1F573F15"/>
  <w16cid:commentId w16cid:paraId="4E72AB3E" w16cid:durableId="1F573F19"/>
  <w16cid:commentId w16cid:paraId="20AEAB44" w16cid:durableId="1F573F1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A02B2" w14:textId="77777777" w:rsidR="00161DA2" w:rsidRDefault="00161DA2" w:rsidP="006D79CC">
      <w:r>
        <w:separator/>
      </w:r>
    </w:p>
  </w:endnote>
  <w:endnote w:type="continuationSeparator" w:id="0">
    <w:p w14:paraId="6FF1FFE1" w14:textId="77777777" w:rsidR="00161DA2" w:rsidRDefault="00161DA2"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02131782"/>
      <w:docPartObj>
        <w:docPartGallery w:val="Page Numbers (Bottom of Page)"/>
        <w:docPartUnique/>
      </w:docPartObj>
    </w:sdtPr>
    <w:sdtContent>
      <w:p w14:paraId="38483759" w14:textId="5FC04E45" w:rsidR="00B52EDB" w:rsidRDefault="00B52EDB"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B52EDB" w:rsidRDefault="00B52ED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24614341"/>
      <w:docPartObj>
        <w:docPartGallery w:val="Page Numbers (Bottom of Page)"/>
        <w:docPartUnique/>
      </w:docPartObj>
    </w:sdtPr>
    <w:sdtContent>
      <w:p w14:paraId="6BF341D7" w14:textId="406D4991" w:rsidR="00B52EDB" w:rsidRDefault="00B52EDB"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12CFD">
          <w:rPr>
            <w:rStyle w:val="PageNumber"/>
            <w:noProof/>
          </w:rPr>
          <w:t>4</w:t>
        </w:r>
        <w:r>
          <w:rPr>
            <w:rStyle w:val="PageNumber"/>
          </w:rPr>
          <w:fldChar w:fldCharType="end"/>
        </w:r>
      </w:p>
    </w:sdtContent>
  </w:sdt>
  <w:p w14:paraId="76DBDE7C" w14:textId="77777777" w:rsidR="00B52EDB" w:rsidRDefault="00B52E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29091" w14:textId="77777777" w:rsidR="00161DA2" w:rsidRDefault="00161DA2" w:rsidP="006D79CC">
      <w:r>
        <w:separator/>
      </w:r>
    </w:p>
  </w:footnote>
  <w:footnote w:type="continuationSeparator" w:id="0">
    <w:p w14:paraId="20B4A053" w14:textId="77777777" w:rsidR="00161DA2" w:rsidRDefault="00161DA2" w:rsidP="006D79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03180"/>
    <w:rsid w:val="00012562"/>
    <w:rsid w:val="00020EB7"/>
    <w:rsid w:val="00022910"/>
    <w:rsid w:val="00047D98"/>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530A3"/>
    <w:rsid w:val="00153A99"/>
    <w:rsid w:val="0015580B"/>
    <w:rsid w:val="00161DA2"/>
    <w:rsid w:val="00174DDE"/>
    <w:rsid w:val="001811DA"/>
    <w:rsid w:val="0018122E"/>
    <w:rsid w:val="00182AD3"/>
    <w:rsid w:val="00191985"/>
    <w:rsid w:val="00194DFE"/>
    <w:rsid w:val="001A0719"/>
    <w:rsid w:val="001B4711"/>
    <w:rsid w:val="001C0A6D"/>
    <w:rsid w:val="001C554F"/>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F1C74"/>
    <w:rsid w:val="00303EA1"/>
    <w:rsid w:val="00310ACE"/>
    <w:rsid w:val="00310D74"/>
    <w:rsid w:val="003349D1"/>
    <w:rsid w:val="0034342D"/>
    <w:rsid w:val="00343FEB"/>
    <w:rsid w:val="00365ED4"/>
    <w:rsid w:val="00372904"/>
    <w:rsid w:val="00385473"/>
    <w:rsid w:val="003856D9"/>
    <w:rsid w:val="003878B6"/>
    <w:rsid w:val="00395364"/>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B438D"/>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93408"/>
    <w:rsid w:val="009A2190"/>
    <w:rsid w:val="009C42E1"/>
    <w:rsid w:val="009D1C2F"/>
    <w:rsid w:val="009D3622"/>
    <w:rsid w:val="009E284A"/>
    <w:rsid w:val="009F6163"/>
    <w:rsid w:val="009F6442"/>
    <w:rsid w:val="00A0734D"/>
    <w:rsid w:val="00A55716"/>
    <w:rsid w:val="00A5685E"/>
    <w:rsid w:val="00A6455F"/>
    <w:rsid w:val="00A767EB"/>
    <w:rsid w:val="00A776A4"/>
    <w:rsid w:val="00A8642F"/>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52EDB"/>
    <w:rsid w:val="00B61770"/>
    <w:rsid w:val="00B61EC0"/>
    <w:rsid w:val="00B64022"/>
    <w:rsid w:val="00B655ED"/>
    <w:rsid w:val="00B672D5"/>
    <w:rsid w:val="00B932B2"/>
    <w:rsid w:val="00B95B1B"/>
    <w:rsid w:val="00B97054"/>
    <w:rsid w:val="00BA27AE"/>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12CFD"/>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D7160"/>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24" Type="http://schemas.microsoft.com/office/2016/09/relationships/commentsIds" Target="commentsIds.xml"/><Relationship Id="rId10" Type="http://schemas.microsoft.com/office/2011/relationships/commentsExtended" Target="commentsExtended.xml"/><Relationship Id="rId11" Type="http://schemas.openxmlformats.org/officeDocument/2006/relationships/hyperlink" Target="https://github.com/umutcaglar/ecoli_multiple_growth_condition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BD08A-EFF8-B541-A721-D52E2ACB1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37</Pages>
  <Words>38735</Words>
  <Characters>220792</Characters>
  <Application>Microsoft Macintosh Word</Application>
  <DocSecurity>0</DocSecurity>
  <Lines>1839</Lines>
  <Paragraphs>518</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59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43</cp:revision>
  <dcterms:created xsi:type="dcterms:W3CDTF">2018-09-06T21:09:00Z</dcterms:created>
  <dcterms:modified xsi:type="dcterms:W3CDTF">2018-10-1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